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36C7D" w14:textId="1F30C96D" w:rsidR="00D7522C" w:rsidRPr="00611CD7" w:rsidRDefault="008B6353" w:rsidP="007C6F19">
      <w:pPr>
        <w:pStyle w:val="papertitle"/>
        <w:spacing w:before="100" w:beforeAutospacing="1" w:after="100" w:afterAutospacing="1"/>
        <w:rPr>
          <w:kern w:val="48"/>
        </w:rPr>
      </w:pPr>
      <w:r w:rsidRPr="00611CD7">
        <w:rPr>
          <w:kern w:val="48"/>
        </w:rPr>
        <w:t xml:space="preserve">Harnessing Transformers for </w:t>
      </w:r>
      <w:r w:rsidR="002D1068" w:rsidRPr="00611CD7">
        <w:rPr>
          <w:kern w:val="48"/>
        </w:rPr>
        <w:t xml:space="preserve">Detecting </w:t>
      </w:r>
      <w:r w:rsidRPr="00611CD7">
        <w:rPr>
          <w:kern w:val="48"/>
        </w:rPr>
        <w:t xml:space="preserve">Adverse Drug Reaction and </w:t>
      </w:r>
      <w:r w:rsidR="002D1068" w:rsidRPr="00611CD7">
        <w:rPr>
          <w:kern w:val="48"/>
        </w:rPr>
        <w:t xml:space="preserve">Customized </w:t>
      </w:r>
      <w:r w:rsidRPr="00611CD7">
        <w:rPr>
          <w:kern w:val="48"/>
        </w:rPr>
        <w:t xml:space="preserve">Causality </w:t>
      </w:r>
      <w:r w:rsidR="0028562A" w:rsidRPr="00611CD7">
        <w:rPr>
          <w:kern w:val="48"/>
        </w:rPr>
        <w:t>Explanation using Generative AI</w:t>
      </w:r>
    </w:p>
    <w:p w14:paraId="6E15B79F" w14:textId="77777777" w:rsidR="00D7522C" w:rsidRPr="00611CD7" w:rsidRDefault="00D7522C" w:rsidP="00CA4392">
      <w:pPr>
        <w:pStyle w:val="Author"/>
        <w:spacing w:before="100" w:beforeAutospacing="1" w:after="100" w:afterAutospacing="1" w:line="120" w:lineRule="auto"/>
        <w:rPr>
          <w:sz w:val="16"/>
          <w:szCs w:val="16"/>
        </w:rPr>
        <w:sectPr w:rsidR="00D7522C" w:rsidRPr="00611CD7" w:rsidSect="007C6F19">
          <w:headerReference w:type="even" r:id="rId8"/>
          <w:headerReference w:type="default" r:id="rId9"/>
          <w:footerReference w:type="even" r:id="rId10"/>
          <w:footerReference w:type="default" r:id="rId11"/>
          <w:headerReference w:type="first" r:id="rId12"/>
          <w:footerReference w:type="first" r:id="rId13"/>
          <w:pgSz w:w="11906" w:h="16838" w:code="9"/>
          <w:pgMar w:top="540" w:right="893" w:bottom="1440" w:left="893" w:header="397" w:footer="720" w:gutter="0"/>
          <w:cols w:space="720"/>
          <w:titlePg/>
          <w:docGrid w:linePitch="360"/>
        </w:sectPr>
      </w:pPr>
    </w:p>
    <w:p w14:paraId="52324227" w14:textId="10DD40F0" w:rsidR="00BD670B" w:rsidRPr="00611CD7" w:rsidRDefault="00CA08A1" w:rsidP="00BD670B">
      <w:pPr>
        <w:pStyle w:val="Author"/>
        <w:spacing w:before="100" w:beforeAutospacing="1"/>
        <w:rPr>
          <w:sz w:val="18"/>
          <w:szCs w:val="18"/>
        </w:rPr>
      </w:pPr>
      <w:r w:rsidRPr="00611CD7">
        <w:rPr>
          <w:sz w:val="18"/>
          <w:szCs w:val="18"/>
        </w:rPr>
        <w:t>Ankan Bera</w:t>
      </w:r>
      <w:r w:rsidR="001A3B3D" w:rsidRPr="00611CD7">
        <w:rPr>
          <w:sz w:val="18"/>
          <w:szCs w:val="18"/>
        </w:rPr>
        <w:t xml:space="preserve"> </w:t>
      </w:r>
      <w:r w:rsidR="001A3B3D" w:rsidRPr="00611CD7">
        <w:rPr>
          <w:sz w:val="18"/>
          <w:szCs w:val="18"/>
        </w:rPr>
        <w:br/>
      </w:r>
      <w:r w:rsidRPr="00611CD7">
        <w:rPr>
          <w:i/>
          <w:sz w:val="18"/>
          <w:szCs w:val="18"/>
        </w:rPr>
        <w:t>Data &amp; Analytics, Advanced Analytics</w:t>
      </w:r>
      <w:r w:rsidR="001A3B3D" w:rsidRPr="00611CD7">
        <w:rPr>
          <w:i/>
          <w:sz w:val="18"/>
          <w:szCs w:val="18"/>
        </w:rPr>
        <w:t xml:space="preserve"> </w:t>
      </w:r>
      <w:r w:rsidR="00D72D06" w:rsidRPr="00611CD7">
        <w:rPr>
          <w:sz w:val="18"/>
          <w:szCs w:val="18"/>
        </w:rPr>
        <w:br/>
      </w:r>
      <w:r w:rsidRPr="00611CD7">
        <w:rPr>
          <w:i/>
          <w:sz w:val="18"/>
          <w:szCs w:val="18"/>
        </w:rPr>
        <w:t>PwC India</w:t>
      </w:r>
      <w:r w:rsidR="009303D9" w:rsidRPr="00611CD7">
        <w:rPr>
          <w:i/>
          <w:sz w:val="18"/>
          <w:szCs w:val="18"/>
        </w:rPr>
        <w:t xml:space="preserve"> </w:t>
      </w:r>
      <w:r w:rsidR="001A3B3D" w:rsidRPr="00611CD7">
        <w:rPr>
          <w:i/>
          <w:sz w:val="18"/>
          <w:szCs w:val="18"/>
        </w:rPr>
        <w:br/>
      </w:r>
      <w:r w:rsidRPr="00611CD7">
        <w:rPr>
          <w:sz w:val="18"/>
          <w:szCs w:val="18"/>
        </w:rPr>
        <w:t>ankan.bera@pwc.com</w:t>
      </w:r>
    </w:p>
    <w:p w14:paraId="6D20A184" w14:textId="64170577" w:rsidR="001A3B3D" w:rsidRPr="00611CD7" w:rsidRDefault="00FD1A7E" w:rsidP="007B6DDA">
      <w:pPr>
        <w:pStyle w:val="Author"/>
        <w:spacing w:before="100" w:beforeAutospacing="1"/>
        <w:rPr>
          <w:sz w:val="18"/>
          <w:szCs w:val="18"/>
        </w:rPr>
      </w:pPr>
      <w:r w:rsidRPr="00611CD7">
        <w:rPr>
          <w:sz w:val="18"/>
          <w:szCs w:val="18"/>
        </w:rPr>
        <w:t>Raktim Chakraborty</w:t>
      </w:r>
      <w:r w:rsidR="00447BB9" w:rsidRPr="00611CD7">
        <w:rPr>
          <w:sz w:val="18"/>
          <w:szCs w:val="18"/>
        </w:rPr>
        <w:br/>
      </w:r>
      <w:r w:rsidR="000C3560" w:rsidRPr="00611CD7">
        <w:rPr>
          <w:sz w:val="18"/>
          <w:szCs w:val="18"/>
        </w:rPr>
        <w:t>Data &amp; Analytics, Advanced Analytics</w:t>
      </w:r>
      <w:r w:rsidR="00447BB9" w:rsidRPr="00611CD7">
        <w:rPr>
          <w:sz w:val="18"/>
          <w:szCs w:val="18"/>
        </w:rPr>
        <w:br/>
      </w:r>
      <w:r w:rsidR="000C3560" w:rsidRPr="00611CD7">
        <w:rPr>
          <w:i/>
          <w:sz w:val="18"/>
          <w:szCs w:val="18"/>
        </w:rPr>
        <w:t>PwC India</w:t>
      </w:r>
      <w:r w:rsidR="00447BB9" w:rsidRPr="00611CD7">
        <w:rPr>
          <w:i/>
          <w:sz w:val="18"/>
          <w:szCs w:val="18"/>
        </w:rPr>
        <w:t xml:space="preserve"> </w:t>
      </w:r>
      <w:r w:rsidR="00447BB9" w:rsidRPr="00611CD7">
        <w:rPr>
          <w:sz w:val="18"/>
          <w:szCs w:val="18"/>
        </w:rPr>
        <w:br/>
      </w:r>
      <w:r w:rsidRPr="00611CD7">
        <w:rPr>
          <w:sz w:val="18"/>
          <w:szCs w:val="18"/>
        </w:rPr>
        <w:t>rakitm.chakraborty</w:t>
      </w:r>
      <w:r w:rsidR="000C3560" w:rsidRPr="00611CD7">
        <w:rPr>
          <w:sz w:val="18"/>
          <w:szCs w:val="18"/>
        </w:rPr>
        <w:t>@pwc.com</w:t>
      </w:r>
      <w:r w:rsidR="00BD670B" w:rsidRPr="00611CD7">
        <w:rPr>
          <w:sz w:val="18"/>
          <w:szCs w:val="18"/>
        </w:rPr>
        <w:br w:type="column"/>
      </w:r>
      <w:r w:rsidR="00CA08A1" w:rsidRPr="00611CD7">
        <w:rPr>
          <w:sz w:val="18"/>
          <w:szCs w:val="18"/>
        </w:rPr>
        <w:t>Rik Das</w:t>
      </w:r>
      <w:r w:rsidR="001A3B3D" w:rsidRPr="00611CD7">
        <w:rPr>
          <w:sz w:val="18"/>
          <w:szCs w:val="18"/>
        </w:rPr>
        <w:br/>
      </w:r>
      <w:r w:rsidR="00CA08A1" w:rsidRPr="00611CD7">
        <w:rPr>
          <w:sz w:val="18"/>
          <w:szCs w:val="18"/>
        </w:rPr>
        <w:t>Data &amp; Analytics, Advanced Analytics</w:t>
      </w:r>
      <w:r w:rsidR="001A3B3D" w:rsidRPr="00611CD7">
        <w:rPr>
          <w:i/>
          <w:sz w:val="18"/>
          <w:szCs w:val="18"/>
        </w:rPr>
        <w:t xml:space="preserve"> </w:t>
      </w:r>
      <w:r w:rsidR="001A3B3D" w:rsidRPr="00611CD7">
        <w:rPr>
          <w:sz w:val="18"/>
          <w:szCs w:val="18"/>
        </w:rPr>
        <w:br/>
      </w:r>
      <w:r w:rsidR="00CA08A1" w:rsidRPr="00611CD7">
        <w:rPr>
          <w:i/>
          <w:sz w:val="18"/>
          <w:szCs w:val="18"/>
        </w:rPr>
        <w:t>PwC India</w:t>
      </w:r>
      <w:r w:rsidR="001A3B3D" w:rsidRPr="00611CD7">
        <w:rPr>
          <w:i/>
          <w:sz w:val="18"/>
          <w:szCs w:val="18"/>
        </w:rPr>
        <w:t xml:space="preserve"> </w:t>
      </w:r>
      <w:r w:rsidR="001A3B3D" w:rsidRPr="00611CD7">
        <w:rPr>
          <w:sz w:val="18"/>
          <w:szCs w:val="18"/>
        </w:rPr>
        <w:br/>
      </w:r>
      <w:r w:rsidR="00CA08A1" w:rsidRPr="00611CD7">
        <w:rPr>
          <w:sz w:val="18"/>
          <w:szCs w:val="18"/>
        </w:rPr>
        <w:t>rik.das@pwc.com</w:t>
      </w:r>
    </w:p>
    <w:p w14:paraId="17E12C82" w14:textId="6265AC6B" w:rsidR="001A3B3D" w:rsidRPr="00611CD7" w:rsidRDefault="00FD1A7E" w:rsidP="00447BB9">
      <w:pPr>
        <w:pStyle w:val="Author"/>
        <w:spacing w:before="100" w:beforeAutospacing="1"/>
        <w:rPr>
          <w:sz w:val="18"/>
          <w:szCs w:val="18"/>
        </w:rPr>
      </w:pPr>
      <w:r w:rsidRPr="00611CD7">
        <w:rPr>
          <w:sz w:val="18"/>
          <w:szCs w:val="18"/>
        </w:rPr>
        <w:t>Indranil Mitra</w:t>
      </w:r>
      <w:r w:rsidR="00447BB9" w:rsidRPr="00611CD7">
        <w:rPr>
          <w:sz w:val="18"/>
          <w:szCs w:val="18"/>
        </w:rPr>
        <w:br/>
      </w:r>
      <w:r w:rsidR="000C3560" w:rsidRPr="00611CD7">
        <w:rPr>
          <w:sz w:val="18"/>
          <w:szCs w:val="18"/>
        </w:rPr>
        <w:t>Data &amp; Analytics, Advanced Analytics</w:t>
      </w:r>
      <w:r w:rsidR="00447BB9" w:rsidRPr="00611CD7">
        <w:rPr>
          <w:i/>
          <w:sz w:val="18"/>
          <w:szCs w:val="18"/>
        </w:rPr>
        <w:t xml:space="preserve"> </w:t>
      </w:r>
      <w:r w:rsidR="00447BB9" w:rsidRPr="00611CD7">
        <w:rPr>
          <w:sz w:val="18"/>
          <w:szCs w:val="18"/>
        </w:rPr>
        <w:br/>
      </w:r>
      <w:r w:rsidR="000C3560" w:rsidRPr="00611CD7">
        <w:rPr>
          <w:i/>
          <w:sz w:val="18"/>
          <w:szCs w:val="18"/>
        </w:rPr>
        <w:t>PwC India</w:t>
      </w:r>
      <w:r w:rsidR="00447BB9" w:rsidRPr="00611CD7">
        <w:rPr>
          <w:i/>
          <w:sz w:val="18"/>
          <w:szCs w:val="18"/>
        </w:rPr>
        <w:t xml:space="preserve"> </w:t>
      </w:r>
      <w:r w:rsidR="00447BB9" w:rsidRPr="00611CD7">
        <w:rPr>
          <w:sz w:val="18"/>
          <w:szCs w:val="18"/>
        </w:rPr>
        <w:br/>
      </w:r>
      <w:r w:rsidRPr="00611CD7">
        <w:rPr>
          <w:sz w:val="18"/>
          <w:szCs w:val="18"/>
        </w:rPr>
        <w:t>indranil</w:t>
      </w:r>
      <w:r w:rsidR="009159DB" w:rsidRPr="00611CD7">
        <w:rPr>
          <w:sz w:val="18"/>
          <w:szCs w:val="18"/>
        </w:rPr>
        <w:t>.mitra</w:t>
      </w:r>
      <w:r w:rsidR="000C3560" w:rsidRPr="00611CD7">
        <w:rPr>
          <w:sz w:val="18"/>
          <w:szCs w:val="18"/>
        </w:rPr>
        <w:t>@pwc.com</w:t>
      </w:r>
      <w:r w:rsidR="00BD670B" w:rsidRPr="00611CD7">
        <w:rPr>
          <w:sz w:val="18"/>
          <w:szCs w:val="18"/>
        </w:rPr>
        <w:br w:type="column"/>
      </w:r>
      <w:r w:rsidR="00CA08A1" w:rsidRPr="00611CD7">
        <w:rPr>
          <w:sz w:val="18"/>
          <w:szCs w:val="18"/>
        </w:rPr>
        <w:t>Sayantani Ghosh</w:t>
      </w:r>
      <w:r w:rsidR="001A3B3D" w:rsidRPr="00611CD7">
        <w:rPr>
          <w:sz w:val="18"/>
          <w:szCs w:val="18"/>
        </w:rPr>
        <w:br/>
      </w:r>
      <w:r w:rsidR="00CA08A1" w:rsidRPr="00611CD7">
        <w:rPr>
          <w:sz w:val="18"/>
          <w:szCs w:val="18"/>
        </w:rPr>
        <w:t>Data &amp; Analytics, Advanced Analytics</w:t>
      </w:r>
      <w:r w:rsidR="001A3B3D" w:rsidRPr="00611CD7">
        <w:rPr>
          <w:i/>
          <w:sz w:val="18"/>
          <w:szCs w:val="18"/>
        </w:rPr>
        <w:t xml:space="preserve"> </w:t>
      </w:r>
      <w:r w:rsidR="001A3B3D" w:rsidRPr="00611CD7">
        <w:rPr>
          <w:sz w:val="18"/>
          <w:szCs w:val="18"/>
        </w:rPr>
        <w:br/>
      </w:r>
      <w:r w:rsidR="00CA08A1" w:rsidRPr="00611CD7">
        <w:rPr>
          <w:i/>
          <w:sz w:val="18"/>
          <w:szCs w:val="18"/>
        </w:rPr>
        <w:t>PwC India</w:t>
      </w:r>
      <w:r w:rsidR="001A3B3D" w:rsidRPr="00611CD7">
        <w:rPr>
          <w:sz w:val="18"/>
          <w:szCs w:val="18"/>
        </w:rPr>
        <w:br/>
      </w:r>
      <w:r w:rsidR="00CA08A1" w:rsidRPr="00611CD7">
        <w:rPr>
          <w:sz w:val="18"/>
          <w:szCs w:val="18"/>
        </w:rPr>
        <w:t>sayantani.g.ghosh@pwc.com</w:t>
      </w:r>
    </w:p>
    <w:p w14:paraId="34752BE7" w14:textId="1E5208BC" w:rsidR="00447BB9" w:rsidRPr="00611CD7" w:rsidRDefault="00FD1A7E" w:rsidP="00447BB9">
      <w:pPr>
        <w:pStyle w:val="Author"/>
        <w:spacing w:before="100" w:beforeAutospacing="1"/>
      </w:pPr>
      <w:r w:rsidRPr="00611CD7">
        <w:rPr>
          <w:sz w:val="18"/>
          <w:szCs w:val="18"/>
        </w:rPr>
        <w:t>Prasun Nandy</w:t>
      </w:r>
      <w:r w:rsidR="00447BB9" w:rsidRPr="00611CD7">
        <w:rPr>
          <w:sz w:val="18"/>
          <w:szCs w:val="18"/>
        </w:rPr>
        <w:br/>
      </w:r>
      <w:r w:rsidR="000C3560" w:rsidRPr="00611CD7">
        <w:rPr>
          <w:sz w:val="18"/>
          <w:szCs w:val="18"/>
        </w:rPr>
        <w:t>Data &amp; Analytics, Advanced Analytics</w:t>
      </w:r>
      <w:r w:rsidR="00447BB9" w:rsidRPr="00611CD7">
        <w:rPr>
          <w:i/>
          <w:sz w:val="18"/>
          <w:szCs w:val="18"/>
        </w:rPr>
        <w:t xml:space="preserve"> </w:t>
      </w:r>
      <w:r w:rsidR="00447BB9" w:rsidRPr="00611CD7">
        <w:rPr>
          <w:sz w:val="18"/>
          <w:szCs w:val="18"/>
        </w:rPr>
        <w:br/>
      </w:r>
      <w:r w:rsidR="000C3560" w:rsidRPr="00611CD7">
        <w:rPr>
          <w:i/>
          <w:sz w:val="18"/>
          <w:szCs w:val="18"/>
        </w:rPr>
        <w:t>PwC India</w:t>
      </w:r>
      <w:r w:rsidR="00447BB9" w:rsidRPr="00611CD7">
        <w:rPr>
          <w:sz w:val="18"/>
          <w:szCs w:val="18"/>
        </w:rPr>
        <w:br/>
      </w:r>
      <w:r w:rsidRPr="00611CD7">
        <w:rPr>
          <w:sz w:val="18"/>
          <w:szCs w:val="18"/>
        </w:rPr>
        <w:t>prasun.nandy</w:t>
      </w:r>
      <w:r w:rsidR="000C3560" w:rsidRPr="00611CD7">
        <w:rPr>
          <w:sz w:val="18"/>
          <w:szCs w:val="18"/>
        </w:rPr>
        <w:t>@pwc.com</w:t>
      </w:r>
      <w:r w:rsidR="00447BB9" w:rsidRPr="00611CD7">
        <w:t xml:space="preserve"> </w:t>
      </w:r>
    </w:p>
    <w:p w14:paraId="0E220AFF" w14:textId="77777777" w:rsidR="009F1D79" w:rsidRPr="00611CD7" w:rsidRDefault="009F1D79">
      <w:pPr>
        <w:sectPr w:rsidR="009F1D79" w:rsidRPr="00611CD7" w:rsidSect="003B4E04">
          <w:type w:val="continuous"/>
          <w:pgSz w:w="11906" w:h="16838" w:code="9"/>
          <w:pgMar w:top="450" w:right="893" w:bottom="1440" w:left="893" w:header="720" w:footer="720" w:gutter="0"/>
          <w:cols w:num="3" w:space="720"/>
          <w:docGrid w:linePitch="360"/>
        </w:sectPr>
      </w:pPr>
    </w:p>
    <w:p w14:paraId="4B0C9674" w14:textId="77777777" w:rsidR="009303D9" w:rsidRPr="00611CD7" w:rsidRDefault="00BD670B">
      <w:pPr>
        <w:sectPr w:rsidR="009303D9" w:rsidRPr="00611CD7" w:rsidSect="003B4E04">
          <w:type w:val="continuous"/>
          <w:pgSz w:w="11906" w:h="16838" w:code="9"/>
          <w:pgMar w:top="450" w:right="893" w:bottom="1440" w:left="893" w:header="720" w:footer="720" w:gutter="0"/>
          <w:cols w:num="3" w:space="720"/>
          <w:docGrid w:linePitch="360"/>
        </w:sectPr>
      </w:pPr>
      <w:r w:rsidRPr="00611CD7">
        <w:br w:type="column"/>
      </w:r>
    </w:p>
    <w:p w14:paraId="3CF4B45C" w14:textId="0482DF5C" w:rsidR="004D72B5" w:rsidRPr="00611CD7" w:rsidRDefault="009303D9" w:rsidP="00972203">
      <w:pPr>
        <w:pStyle w:val="Abstract"/>
      </w:pPr>
      <w:r w:rsidRPr="00611CD7">
        <w:rPr>
          <w:i/>
          <w:iCs/>
        </w:rPr>
        <w:t>Abstract</w:t>
      </w:r>
      <w:r w:rsidRPr="00611CD7">
        <w:t>—</w:t>
      </w:r>
      <w:r w:rsidR="007C6F19" w:rsidRPr="00611CD7">
        <w:t xml:space="preserve"> Pharmacovigilance plays a</w:t>
      </w:r>
      <w:r w:rsidR="0047489E" w:rsidRPr="00611CD7">
        <w:t>n</w:t>
      </w:r>
      <w:r w:rsidR="007C6F19" w:rsidRPr="00611CD7">
        <w:t xml:space="preserve"> </w:t>
      </w:r>
      <w:r w:rsidR="0047489E" w:rsidRPr="00611CD7">
        <w:t>important</w:t>
      </w:r>
      <w:r w:rsidR="007C6F19" w:rsidRPr="00611CD7">
        <w:t xml:space="preserve"> role in </w:t>
      </w:r>
      <w:r w:rsidR="0047489E" w:rsidRPr="00611CD7">
        <w:t>monitorin</w:t>
      </w:r>
      <w:r w:rsidR="00361C26" w:rsidRPr="00611CD7">
        <w:t>g</w:t>
      </w:r>
      <w:r w:rsidR="007C6F19" w:rsidRPr="00611CD7">
        <w:t xml:space="preserve"> safety of pharmaceutical products. </w:t>
      </w:r>
      <w:r w:rsidR="00845413">
        <w:t>There</w:t>
      </w:r>
      <w:r w:rsidR="007C6F19" w:rsidRPr="00611CD7">
        <w:t xml:space="preserve"> is an abundance of unstructured data </w:t>
      </w:r>
      <w:r w:rsidR="00845413">
        <w:t xml:space="preserve">available in social media and online reviews </w:t>
      </w:r>
      <w:r w:rsidR="007C6F19" w:rsidRPr="00611CD7">
        <w:t xml:space="preserve">that can provide valuable insights into </w:t>
      </w:r>
      <w:r w:rsidR="00845413">
        <w:t>adverse drug reaction (</w:t>
      </w:r>
      <w:r w:rsidR="007C6F19" w:rsidRPr="00611CD7">
        <w:t>ADR</w:t>
      </w:r>
      <w:r w:rsidR="00845413">
        <w:t>)</w:t>
      </w:r>
      <w:r w:rsidR="007C6F19" w:rsidRPr="00611CD7">
        <w:t xml:space="preserve">. This research paper aims to explore the </w:t>
      </w:r>
      <w:r w:rsidR="00447B3B" w:rsidRPr="00611CD7">
        <w:t>efficient techniques of</w:t>
      </w:r>
      <w:r w:rsidR="007C6F19" w:rsidRPr="00611CD7">
        <w:t xml:space="preserve"> pharmacovigilance in identifying ADRs from unstructured data available in social media and reviews</w:t>
      </w:r>
      <w:r w:rsidR="00845413">
        <w:t>.</w:t>
      </w:r>
      <w:r w:rsidR="007C6F19" w:rsidRPr="00611CD7">
        <w:t xml:space="preserve"> This research work proposes the use of a transformer-based model for ADR classification, followed by named entity recognition (NER) to identify the causality between drugs and adverse effects.</w:t>
      </w:r>
      <w:r w:rsidR="002E1BF4" w:rsidRPr="00611CD7">
        <w:t xml:space="preserve"> </w:t>
      </w:r>
      <w:r w:rsidR="00F604AA" w:rsidRPr="00611CD7">
        <w:t>Furthermore,</w:t>
      </w:r>
      <w:r w:rsidR="002E1BF4" w:rsidRPr="00611CD7">
        <w:t xml:space="preserve"> the output of NER is provided as a customized prompt to the generative AI model to generate </w:t>
      </w:r>
      <w:r w:rsidR="005F0539" w:rsidRPr="00611CD7">
        <w:t>a</w:t>
      </w:r>
      <w:r w:rsidR="002E1BF4" w:rsidRPr="00611CD7">
        <w:t xml:space="preserve"> user interpretable </w:t>
      </w:r>
      <w:r w:rsidR="00F604AA" w:rsidRPr="00611CD7">
        <w:t>explanation</w:t>
      </w:r>
      <w:r w:rsidR="002E1BF4" w:rsidRPr="00611CD7">
        <w:t>.</w:t>
      </w:r>
      <w:r w:rsidR="007C6F19" w:rsidRPr="00611CD7">
        <w:t xml:space="preserve"> </w:t>
      </w:r>
      <w:r w:rsidR="00FD2D1F" w:rsidRPr="00611CD7">
        <w:t>E</w:t>
      </w:r>
      <w:r w:rsidR="007C6F19" w:rsidRPr="00611CD7">
        <w:t>nhanc</w:t>
      </w:r>
      <w:r w:rsidR="00FD2D1F" w:rsidRPr="00611CD7">
        <w:t>ing</w:t>
      </w:r>
      <w:r w:rsidR="007C6F19" w:rsidRPr="00611CD7">
        <w:t xml:space="preserve"> the accuracy of NER </w:t>
      </w:r>
      <w:r w:rsidR="00FD2D1F" w:rsidRPr="00611CD7">
        <w:t>is carried out using</w:t>
      </w:r>
      <w:r w:rsidR="007C6F19" w:rsidRPr="00611CD7">
        <w:t xml:space="preserve"> the SciBERT model, which is specifically designed to capture drug and effect names. By utilizing this combination of techniques, the research aims to improve the efficiency and effectiveness of pharmacovigilance processes, enabling earlier detection and reporting of ADRs.</w:t>
      </w:r>
      <w:r w:rsidR="00F604AA" w:rsidRPr="00611CD7">
        <w:t xml:space="preserve"> To our knowledge, </w:t>
      </w:r>
      <w:r w:rsidR="00D80CEB" w:rsidRPr="00611CD7">
        <w:t>previous works have not explored the application of</w:t>
      </w:r>
      <w:r w:rsidR="00F604AA" w:rsidRPr="00611CD7">
        <w:t xml:space="preserve"> </w:t>
      </w:r>
      <w:r w:rsidR="00BC614F" w:rsidRPr="00611CD7">
        <w:t xml:space="preserve">generative AI based </w:t>
      </w:r>
      <w:r w:rsidR="000205F0" w:rsidRPr="00611CD7">
        <w:t xml:space="preserve">customized </w:t>
      </w:r>
      <w:r w:rsidR="00BC614F" w:rsidRPr="00611CD7">
        <w:t>explanation of causality</w:t>
      </w:r>
      <w:r w:rsidR="00F604AA" w:rsidRPr="00611CD7">
        <w:t>.</w:t>
      </w:r>
      <w:r w:rsidR="00BC614F" w:rsidRPr="00611CD7">
        <w:t xml:space="preserve"> Patients, h</w:t>
      </w:r>
      <w:r w:rsidR="007C6F19" w:rsidRPr="00611CD7">
        <w:t>ealthcare professionals, regulatory agencies, and pharmaceutical companies can benefit from the timely and accurate identification of ADRs, allowing for improved drug safety monitoring, better decision-making regarding drug usage, and the development of proactive measures to mitigate risks.</w:t>
      </w:r>
    </w:p>
    <w:p w14:paraId="12B80D8F" w14:textId="74EEEDDF" w:rsidR="007C6F19" w:rsidRPr="00611CD7" w:rsidRDefault="007C6F19" w:rsidP="007C6F19">
      <w:pPr>
        <w:pStyle w:val="Keywords"/>
        <w:rPr>
          <w:b w:val="0"/>
          <w:bCs w:val="0"/>
          <w:i w:val="0"/>
          <w:iCs/>
        </w:rPr>
      </w:pPr>
      <w:r w:rsidRPr="00611CD7">
        <w:t xml:space="preserve">Keywords— Pharmacovigilance, Transformers, BERT, GPT, </w:t>
      </w:r>
      <w:r w:rsidR="00D85E2C" w:rsidRPr="00611CD7">
        <w:t>Generative AI</w:t>
      </w:r>
      <w:r w:rsidRPr="00611CD7">
        <w:t>,</w:t>
      </w:r>
      <w:r w:rsidR="00823AC0" w:rsidRPr="00611CD7">
        <w:t xml:space="preserve"> Text Classification,</w:t>
      </w:r>
      <w:r w:rsidRPr="00611CD7">
        <w:t xml:space="preserve"> Named Entity Recognition</w:t>
      </w:r>
      <w:r w:rsidR="006715E3" w:rsidRPr="00611CD7">
        <w:t>, ADR</w:t>
      </w:r>
    </w:p>
    <w:p w14:paraId="39ECDC26" w14:textId="60F74C16" w:rsidR="009303D9" w:rsidRPr="00611CD7" w:rsidRDefault="00371725" w:rsidP="00363E72">
      <w:pPr>
        <w:pStyle w:val="Heading1"/>
        <w:numPr>
          <w:ilvl w:val="0"/>
          <w:numId w:val="4"/>
        </w:numPr>
        <w:tabs>
          <w:tab w:val="clear" w:pos="1352"/>
          <w:tab w:val="num" w:pos="576"/>
        </w:tabs>
        <w:ind w:left="0" w:firstLine="0"/>
      </w:pPr>
      <w:r w:rsidRPr="00611CD7">
        <w:t>I</w:t>
      </w:r>
      <w:r w:rsidR="009303D9" w:rsidRPr="00611CD7">
        <w:t>ntroduction</w:t>
      </w:r>
    </w:p>
    <w:p w14:paraId="3559F8B9" w14:textId="549322FF" w:rsidR="00473D61" w:rsidRPr="00611CD7" w:rsidRDefault="00473D61" w:rsidP="00473D61">
      <w:pPr>
        <w:jc w:val="both"/>
      </w:pPr>
      <w:r w:rsidRPr="00611CD7">
        <w:t xml:space="preserve">     Pharmacovigilance is a critical component of the drug development process that </w:t>
      </w:r>
      <w:r w:rsidR="00653349" w:rsidRPr="00611CD7">
        <w:t>focuses on the</w:t>
      </w:r>
      <w:r w:rsidRPr="00611CD7">
        <w:t xml:space="preserve"> </w:t>
      </w:r>
      <w:r w:rsidR="00653349" w:rsidRPr="00611CD7">
        <w:t>monitoring</w:t>
      </w:r>
      <w:r w:rsidRPr="00611CD7">
        <w:t xml:space="preserve">, </w:t>
      </w:r>
      <w:r w:rsidR="00653349" w:rsidRPr="00611CD7">
        <w:t>evaluation</w:t>
      </w:r>
      <w:r w:rsidRPr="00611CD7">
        <w:t xml:space="preserve">, and prevention of adverse drug reactions (ADRs) </w:t>
      </w:r>
      <w:r w:rsidR="00653349" w:rsidRPr="00611CD7">
        <w:t>caused by pharmaceutical products</w:t>
      </w:r>
      <w:r w:rsidRPr="00611CD7">
        <w:t xml:space="preserve">. </w:t>
      </w:r>
      <w:r w:rsidR="00C1094D" w:rsidRPr="00611CD7">
        <w:t xml:space="preserve">Pharmacovigilance clients include pharmaceutical companies, regulatory authorities, healthcare professionals, patients, and consumers. </w:t>
      </w:r>
      <w:r w:rsidRPr="00611CD7">
        <w:t xml:space="preserve">It is an essential practice for ensuring the safety and efficacy of drugs in the market </w:t>
      </w:r>
      <w:r w:rsidR="00D05DAB" w:rsidRPr="00611CD7">
        <w:fldChar w:fldCharType="begin" w:fldLock="1"/>
      </w:r>
      <w:r w:rsidR="00D05DAB" w:rsidRPr="00611CD7">
        <w:instrText>ADDIN CSL_CITATION {"citationItems":[{"id":"ITEM-1","itemData":{"DOI":"10.1016/j.therap.2019.09.004","ISSN":"00405957","author":[{"dropping-particle":"","family":"Moore","given":"Nicholas","non-dropping-particle":"","parse-names":false,"suffix":""},{"dropping-particle":"","family":"Berdaï","given":"Driss","non-dropping-particle":"","parse-names":false,"suffix":""},{"dropping-particle":"","family":"Blin","given":"Patrick","non-dropping-particle":"","parse-names":false,"suffix":""},{"dropping-particle":"","family":"Droz","given":"Cécile","non-dropping-particle":"","parse-names":false,"suffix":""}],"container-title":"Therapies","id":"ITEM-1","issue":"6","issued":{"date-parts":[["2019","12"]]},"page":"557-567","title":"Pharmacovigilance – The next chapter","type":"article-journal","volume":"74"},"uris":["http://www.mendeley.com/documents/?uuid=1ae6e6b0-3e34-4f33-a480-8539908ed933"]}],"mendeley":{"formattedCitation":"[1]","plainTextFormattedCitation":"[1]","previouslyFormattedCitation":"[1]"},"properties":{"noteIndex":0},"schema":"https://github.com/citation-style-language/schema/raw/master/csl-citation.json"}</w:instrText>
      </w:r>
      <w:r w:rsidR="00D05DAB" w:rsidRPr="00611CD7">
        <w:fldChar w:fldCharType="separate"/>
      </w:r>
      <w:r w:rsidR="00D05DAB" w:rsidRPr="00611CD7">
        <w:rPr>
          <w:noProof/>
        </w:rPr>
        <w:t>[1]</w:t>
      </w:r>
      <w:r w:rsidR="00D05DAB" w:rsidRPr="00611CD7">
        <w:fldChar w:fldCharType="end"/>
      </w:r>
      <w:r w:rsidRPr="00611CD7">
        <w:t xml:space="preserve">. However, traditional methods of pharmacovigilance rely on manual reporting, which can lead to underreporting and delays in identifying ADRs, hence there is an immediate need for complete or partial automation of the process </w:t>
      </w:r>
      <w:r w:rsidR="00D05DAB" w:rsidRPr="00611CD7">
        <w:fldChar w:fldCharType="begin" w:fldLock="1"/>
      </w:r>
      <w:r w:rsidR="00D05DAB" w:rsidRPr="00611CD7">
        <w:instrText>ADDIN CSL_CITATION {"citationItems":[{"id":"ITEM-1","itemData":{"DOI":"10.2165/00002018-200528110-00002","ISSN":"0114-5916","author":[{"dropping-particle":"","family":"Almenoff","given":"June","non-dropping-particle":"","parse-names":false,"suffix":""},{"dropping-particle":"","family":"Tonning","given":"Joseph M","non-dropping-particle":"","parse-names":false,"suffix":""},{"dropping-particle":"","family":"Gould","given":"A Lawrence","non-dropping-particle":"","parse-names":false,"suffix":""},{"dropping-particle":"","family":"Szarfman","given":"Ana","non-dropping-particle":"","parse-names":false,"suffix":""},{"dropping-particle":"","family":"Hauben","given":"Manfred","non-dropping-particle":"","parse-names":false,"suffix":""},{"dropping-particle":"","family":"Ouellet-Hellstrom","given":"Rita","non-dropping-particle":"","parse-names":false,"suffix":""},{"dropping-particle":"","family":"Ball","given":"Robert","non-dropping-particle":"","parse-names":false,"suffix":""},{"dropping-particle":"","family":"Hornbuckle","given":"Ken","non-dropping-particle":"","parse-names":false,"suffix":""},{"dropping-particle":"","family":"Walsh","given":"Louisa","non-dropping-particle":"","parse-names":false,"suffix":""},{"dropping-particle":"","family":"Yee","given":"Chuen","non-dropping-particle":"","parse-names":false,"suffix":""},{"dropping-particle":"","family":"Sacks","given":"Susan T","non-dropping-particle":"","parse-names":false,"suffix":""},{"dropping-particle":"","family":"Yuen","given":"Nancy","non-dropping-particle":"","parse-names":false,"suffix":""},{"dropping-particle":"","family":"Patadia","given":"Vaishali","non-dropping-particle":"","parse-names":false,"suffix":""},{"dropping-particle":"","family":"Blum","given":"Michael","non-dropping-particle":"","parse-names":false,"suffix":""},{"dropping-particle":"","family":"Johnston","given":"Mike","non-dropping-particle":"","parse-names":false,"suffix":""},{"dropping-particle":"","family":"Gerrits","given":"Charles","non-dropping-particle":"","parse-names":false,"suffix":""},{"dropping-particle":"","family":"Seifert","given":"Harry","non-dropping-particle":"","parse-names":false,"suffix":""},{"dropping-particle":"","family":"LaCroix","given":"Karol","non-dropping-particle":"","parse-names":false,"suffix":""}],"container-title":"Drug Safety","id":"ITEM-1","issue":"11","issued":{"date-parts":[["2005"]]},"page":"981-1007","title":"Perspectives on the Use of Data Mining in Pharmacovigilance","type":"article-journal","volume":"28"},"uris":["http://www.mendeley.com/documents/?uuid=11d64fd4-4167-475e-872d-bdf6469a42d6"]}],"mendeley":{"formattedCitation":"[2]","plainTextFormattedCitation":"[2]","previouslyFormattedCitation":"[2]"},"properties":{"noteIndex":0},"schema":"https://github.com/citation-style-language/schema/raw/master/csl-citation.json"}</w:instrText>
      </w:r>
      <w:r w:rsidR="00D05DAB" w:rsidRPr="00611CD7">
        <w:fldChar w:fldCharType="separate"/>
      </w:r>
      <w:r w:rsidR="00D05DAB" w:rsidRPr="00611CD7">
        <w:rPr>
          <w:noProof/>
        </w:rPr>
        <w:t>[2]</w:t>
      </w:r>
      <w:r w:rsidR="00D05DAB" w:rsidRPr="00611CD7">
        <w:fldChar w:fldCharType="end"/>
      </w:r>
      <w:r w:rsidRPr="00611CD7">
        <w:t>.</w:t>
      </w:r>
    </w:p>
    <w:p w14:paraId="57A7AC65" w14:textId="0E710818" w:rsidR="00473D61" w:rsidRPr="00611CD7" w:rsidRDefault="00473D61" w:rsidP="00473D61">
      <w:pPr>
        <w:jc w:val="both"/>
      </w:pPr>
      <w:r w:rsidRPr="00611CD7">
        <w:t xml:space="preserve">    </w:t>
      </w:r>
      <w:r w:rsidR="00234E4B" w:rsidRPr="00611CD7">
        <w:t xml:space="preserve">The current state of pharmacovigilance reflects a growing acknowledgment of its significance within healthcare systems globally. Numerous countries have developed strong pharmacovigilance frameworks that prioritize the methodical collection and analysis of adverse event data. Initiatives are </w:t>
      </w:r>
      <w:r w:rsidR="00234E4B" w:rsidRPr="00611CD7">
        <w:t xml:space="preserve">underway to enhance reporting systems, encourage active participation from healthcare professionals and patients in reporting adverse events, and facilitate improved data sharing among regulatory agencies. Furthermore, the adoption of advanced technologies and data analytics is gaining momentum, leading to more efficient detection of signals and assessment of risks. </w:t>
      </w:r>
      <w:r w:rsidRPr="00611CD7">
        <w:t xml:space="preserve">This can help the stakeholders take proactive measures, such as issuing warnings or recalls, improving patient safety, and minimizing legal risks </w:t>
      </w:r>
      <w:r w:rsidR="00D05DAB" w:rsidRPr="00611CD7">
        <w:fldChar w:fldCharType="begin" w:fldLock="1"/>
      </w:r>
      <w:r w:rsidR="00D05DAB" w:rsidRPr="00611CD7">
        <w:instrText>ADDIN CSL_CITATION {"citationItems":[{"id":"ITEM-1","itemData":{"DOI":"10.1016/j.future.2020.07.047","ISSN":"0167739X","author":[{"dropping-particle":"","family":"Ali","given":"Farman","non-dropping-particle":"","parse-names":false,"suffix":""},{"dropping-particle":"","family":"El-Sappagh","given":"Shaker","non-dropping-particle":"","parse-names":false,"suffix":""},{"dropping-particle":"","family":"Islam","given":"S.M. Riazul","non-dropping-particle":"","parse-names":false,"suffix":""},{"dropping-particle":"","family":"Ali","given":"Amjad","non-dropping-particle":"","parse-names":false,"suffix":""},{"dropping-particle":"","family":"Attique","given":"Muhammad","non-dropping-particle":"","parse-names":false,"suffix":""},{"dropping-particle":"","family":"Imran","given":"Muhammad","non-dropping-particle":"","parse-names":false,"suffix":""},{"dropping-particle":"","family":"Kwak","given":"Kyung-Sup","non-dropping-particle":"","parse-names":false,"suffix":""}],"container-title":"Future Generation Computer Systems","id":"ITEM-1","issued":{"date-parts":[["2021","1"]]},"page":"23-43","title":"An intelligent healthcare monitoring framework using wearable sensors and social networking data","type":"article-journal","volume":"114"},"uris":["http://www.mendeley.com/documents/?uuid=bc527d95-0706-4e2b-a414-b3c36445dc8c"]}],"mendeley":{"formattedCitation":"[3]","plainTextFormattedCitation":"[3]","previouslyFormattedCitation":"[3]"},"properties":{"noteIndex":0},"schema":"https://github.com/citation-style-language/schema/raw/master/csl-citation.json"}</w:instrText>
      </w:r>
      <w:r w:rsidR="00D05DAB" w:rsidRPr="00611CD7">
        <w:fldChar w:fldCharType="separate"/>
      </w:r>
      <w:r w:rsidR="00D05DAB" w:rsidRPr="00611CD7">
        <w:rPr>
          <w:noProof/>
        </w:rPr>
        <w:t>[3]</w:t>
      </w:r>
      <w:r w:rsidR="00D05DAB" w:rsidRPr="00611CD7">
        <w:fldChar w:fldCharType="end"/>
      </w:r>
      <w:r w:rsidRPr="00611CD7">
        <w:t xml:space="preserve">. </w:t>
      </w:r>
    </w:p>
    <w:p w14:paraId="568D7AB4" w14:textId="43386AB3" w:rsidR="00473D61" w:rsidRPr="00611CD7" w:rsidRDefault="00473D61" w:rsidP="00473D61">
      <w:pPr>
        <w:jc w:val="both"/>
      </w:pPr>
      <w:r w:rsidRPr="00611CD7">
        <w:t xml:space="preserve">    The use of deep learning techniques in automated pharmacovigilance has the potential to improve the accuracy and efficiency of ADR detection to a large extent </w:t>
      </w:r>
      <w:r w:rsidR="00D05DAB" w:rsidRPr="00611CD7">
        <w:fldChar w:fldCharType="begin" w:fldLock="1"/>
      </w:r>
      <w:r w:rsidR="00D05DAB" w:rsidRPr="00611CD7">
        <w:instrText>ADDIN CSL_CITATION {"citationItems":[{"id":"ITEM-1","itemData":{"DOI":"10.1007/s40290-022-00441-z","ISSN":"1178-2595","author":[{"dropping-particle":"","family":"Salas","given":"Maribel","non-dropping-particle":"","parse-names":false,"suffix":""},{"dropping-particle":"","family":"Petracek","given":"Jan","non-dropping-particle":"","parse-names":false,"suffix":""},{"dropping-particle":"","family":"Yalamanchili","given":"Priyanka","non-dropping-particle":"","parse-names":false,"suffix":""},{"dropping-particle":"","family":"Aimer","given":"Omar","non-dropping-particle":"","parse-names":false,"suffix":""},{"dropping-particle":"","family":"Kasthuril","given":"Dinesh","non-dropping-particle":"","parse-names":false,"suffix":""},{"dropping-particle":"","family":"Dhingra","given":"Sameer","non-dropping-particle":"","parse-names":false,"suffix":""},{"dropping-particle":"","family":"Junaid","given":"Toluwalope","non-dropping-particle":"","parse-names":false,"suffix":""},{"dropping-particle":"","family":"Bostic","given":"Tina","non-dropping-particle":"","parse-names":false,"suffix":""}],"container-title":"Pharmaceutical Medicine","id":"ITEM-1","issue":"5","issued":{"date-parts":[["2022","10","29"]]},"page":"295-306","title":"The Use of Artificial Intelligence in Pharmacovigilance: A Systematic Review of the Literature","type":"article-journal","volume":"36"},"uris":["http://www.mendeley.com/documents/?uuid=ca7d8741-545f-46a4-a40c-709a60bbb709"]}],"mendeley":{"formattedCitation":"[4]","plainTextFormattedCitation":"[4]","previouslyFormattedCitation":"[4]"},"properties":{"noteIndex":0},"schema":"https://github.com/citation-style-language/schema/raw/master/csl-citation.json"}</w:instrText>
      </w:r>
      <w:r w:rsidR="00D05DAB" w:rsidRPr="00611CD7">
        <w:fldChar w:fldCharType="separate"/>
      </w:r>
      <w:r w:rsidR="00D05DAB" w:rsidRPr="00611CD7">
        <w:rPr>
          <w:noProof/>
        </w:rPr>
        <w:t>[4]</w:t>
      </w:r>
      <w:r w:rsidR="00D05DAB" w:rsidRPr="00611CD7">
        <w:fldChar w:fldCharType="end"/>
      </w:r>
      <w:r w:rsidRPr="00611CD7">
        <w:t xml:space="preserve">. Recent advancements in transformer-based models, such as BERT and GPT, have shown promising results in understanding and processing natural text inputs. Fine-tuning the pre-trained transformer models with drugs and adverse drug reaction related information can significantly improve the performance of ADR detection and to identify the concerned drugs and their adverse effects for causality identification. </w:t>
      </w:r>
    </w:p>
    <w:p w14:paraId="0CA92755" w14:textId="35943A70" w:rsidR="00473D61" w:rsidRPr="00611CD7" w:rsidRDefault="00473D61" w:rsidP="00473D61">
      <w:pPr>
        <w:jc w:val="both"/>
      </w:pPr>
      <w:r w:rsidRPr="00611CD7">
        <w:t xml:space="preserve">    The </w:t>
      </w:r>
      <w:r w:rsidR="001574D7" w:rsidRPr="00611CD7">
        <w:t>challenge,</w:t>
      </w:r>
      <w:r w:rsidRPr="00611CD7">
        <w:t xml:space="preserve"> therefore, is to design a system which will accurately and quickly identify ADRs from unstructured data and present an automated alternative to complement the current process.</w:t>
      </w:r>
    </w:p>
    <w:p w14:paraId="5056967C" w14:textId="76671A49" w:rsidR="00473D61" w:rsidRPr="00611CD7" w:rsidRDefault="00473D61" w:rsidP="00473D61">
      <w:pPr>
        <w:jc w:val="both"/>
      </w:pPr>
      <w:r w:rsidRPr="00611CD7">
        <w:t xml:space="preserve">    The objectives of this study are as follows:</w:t>
      </w:r>
    </w:p>
    <w:p w14:paraId="24D7EC23" w14:textId="77777777" w:rsidR="00473D61" w:rsidRPr="00611CD7" w:rsidRDefault="00473D61" w:rsidP="00473D61">
      <w:pPr>
        <w:jc w:val="both"/>
      </w:pPr>
      <w:r w:rsidRPr="00611CD7">
        <w:t>•</w:t>
      </w:r>
      <w:r w:rsidRPr="00611CD7">
        <w:tab/>
        <w:t>To evaluate the effectiveness of transformer-based models in ADR classification from natural text inputs.</w:t>
      </w:r>
    </w:p>
    <w:p w14:paraId="0A8AD36F" w14:textId="77777777" w:rsidR="00473D61" w:rsidRPr="00611CD7" w:rsidRDefault="00473D61" w:rsidP="00473D61">
      <w:pPr>
        <w:jc w:val="both"/>
      </w:pPr>
      <w:r w:rsidRPr="00611CD7">
        <w:t>•</w:t>
      </w:r>
      <w:r w:rsidRPr="00611CD7">
        <w:tab/>
        <w:t>To identify causality from the classified ADR data with the help of named entity recognition</w:t>
      </w:r>
    </w:p>
    <w:p w14:paraId="0ADDFF34" w14:textId="77777777" w:rsidR="00473D61" w:rsidRPr="00611CD7" w:rsidRDefault="00473D61" w:rsidP="00473D61">
      <w:pPr>
        <w:jc w:val="both"/>
      </w:pPr>
      <w:r w:rsidRPr="00611CD7">
        <w:t>•</w:t>
      </w:r>
      <w:r w:rsidRPr="00611CD7">
        <w:tab/>
        <w:t>To create customized prompts from NER and classification output for generating causality explanation with the help of generative AI.</w:t>
      </w:r>
    </w:p>
    <w:p w14:paraId="01941203" w14:textId="0B3E2EB2" w:rsidR="00473D61" w:rsidRPr="00611CD7" w:rsidRDefault="00473D61" w:rsidP="00473D61">
      <w:pPr>
        <w:jc w:val="both"/>
      </w:pPr>
      <w:r w:rsidRPr="00611CD7">
        <w:t xml:space="preserve">    The results of this study can have significant impact for the pharmaceutical industry by providing a more efficient and accurate approach to ADR detection, leading to improved patient safety, public trust, and better understanding of drug effectiveness.</w:t>
      </w:r>
    </w:p>
    <w:p w14:paraId="0E2260BC" w14:textId="3B2BFB27" w:rsidR="009303D9" w:rsidRPr="00611CD7" w:rsidRDefault="00473D61" w:rsidP="00473D61">
      <w:pPr>
        <w:jc w:val="both"/>
      </w:pPr>
      <w:r w:rsidRPr="00611CD7">
        <w:t xml:space="preserve">    The structure of this research paper includes a literature survey, research methodology, results and analysis, and conclusion. The literature survey reviews previous research on pharmacovigilance and deep learning techniques for ADR detection. The research methodology describes the data collection process, deep learning models used, their evaluation metrics. The results and analysis section present the experimental results and provides an analysis of the findings which includes a comparative study of the performance of different transformer models and identify </w:t>
      </w:r>
      <w:r w:rsidRPr="00611CD7">
        <w:lastRenderedPageBreak/>
        <w:t>causality. Finally, the conclusion summarizes the research findings, highlights the contributions, and suggests future research directions.</w:t>
      </w:r>
    </w:p>
    <w:p w14:paraId="57E5C192" w14:textId="77777777" w:rsidR="009303D9" w:rsidRPr="00611CD7" w:rsidRDefault="00EC2B14" w:rsidP="00363E72">
      <w:pPr>
        <w:pStyle w:val="Heading1"/>
        <w:numPr>
          <w:ilvl w:val="0"/>
          <w:numId w:val="4"/>
        </w:numPr>
        <w:tabs>
          <w:tab w:val="clear" w:pos="1352"/>
          <w:tab w:val="num" w:pos="576"/>
        </w:tabs>
        <w:ind w:left="0" w:firstLine="0"/>
      </w:pPr>
      <w:r w:rsidRPr="00611CD7">
        <w:t>Literature Survey</w:t>
      </w:r>
    </w:p>
    <w:p w14:paraId="2D37CFCF" w14:textId="6BA60C1E" w:rsidR="00473D61" w:rsidRPr="00611CD7" w:rsidRDefault="00EC2B14" w:rsidP="00473D61">
      <w:pPr>
        <w:pStyle w:val="BodyText"/>
        <w:rPr>
          <w:lang w:val="en-US"/>
        </w:rPr>
      </w:pPr>
      <w:r w:rsidRPr="00611CD7">
        <w:rPr>
          <w:lang w:val="en-US"/>
        </w:rPr>
        <w:t>Deep learning techniques have emerged as promising tools for ADR identification due to their ability to learn complex patterns from large-scale data. In this literature review, we explore the use of deep learning methods for ADR identification and highlight key findings from relevant studies.</w:t>
      </w:r>
    </w:p>
    <w:p w14:paraId="41213AB6" w14:textId="7D2C2A7F" w:rsidR="009303D9" w:rsidRPr="00611CD7" w:rsidRDefault="00473D61" w:rsidP="00473D61">
      <w:pPr>
        <w:pStyle w:val="BodyText"/>
        <w:ind w:firstLine="0"/>
        <w:rPr>
          <w:lang w:val="en-US"/>
        </w:rPr>
      </w:pPr>
      <w:r w:rsidRPr="00611CD7">
        <w:rPr>
          <w:lang w:val="en-US"/>
        </w:rPr>
        <w:t xml:space="preserve">     </w:t>
      </w:r>
      <w:r w:rsidR="00EC2B14" w:rsidRPr="00611CD7">
        <w:rPr>
          <w:lang w:val="en-US"/>
        </w:rPr>
        <w:t xml:space="preserve">Wang et al. </w:t>
      </w:r>
      <w:r w:rsidR="00D05DAB" w:rsidRPr="00611CD7">
        <w:rPr>
          <w:lang w:val="en-US"/>
        </w:rPr>
        <w:fldChar w:fldCharType="begin" w:fldLock="1"/>
      </w:r>
      <w:r w:rsidR="00D05DAB" w:rsidRPr="00611CD7">
        <w:rPr>
          <w:lang w:val="en-US"/>
        </w:rPr>
        <w:instrText>ADDIN CSL_CITATION {"citationItems":[{"id":"ITEM-1","itemData":{"DOI":"10.2196/11016","ISSN":"1438-8871","author":[{"dropping-particle":"","family":"Wang","given":"Chi-Shiang","non-dropping-particle":"","parse-names":false,"suffix":""},{"dropping-particle":"","family":"Lin","given":"Pei-Ju","non-dropping-particle":"","parse-names":false,"suffix":""},{"dropping-particle":"","family":"Cheng","given":"Ching-Lan","non-dropping-particle":"","parse-names":false,"suffix":""},{"dropping-particle":"","family":"Tai","given":"Shu-Hua","non-dropping-particle":"","parse-names":false,"suffix":""},{"dropping-particle":"","family":"Kao Yang","given":"Yea-Huei","non-dropping-particle":"","parse-names":false,"suffix":""},{"dropping-particle":"","family":"Chiang","given":"Jung-Hsien","non-dropping-particle":"","parse-names":false,"suffix":""}],"container-title":"Journal of Medical Internet Research","id":"ITEM-1","issue":"2","issued":{"date-parts":[["2019","2","6"]]},"page":"e11016","title":"Detecting Potential Adverse Drug Reactions Using a Deep Neural Network Model","type":"article-journal","volume":"21"},"uris":["http://www.mendeley.com/documents/?uuid=6cb71b0d-eda2-40fc-9fda-375b85dacf74"]}],"mendeley":{"formattedCitation":"[5]","plainTextFormattedCitation":"[5]","previouslyFormattedCitation":"[5]"},"properties":{"noteIndex":0},"schema":"https://github.com/citation-style-language/schema/raw/master/csl-citation.json"}</w:instrText>
      </w:r>
      <w:r w:rsidR="00D05DAB" w:rsidRPr="00611CD7">
        <w:rPr>
          <w:lang w:val="en-US"/>
        </w:rPr>
        <w:fldChar w:fldCharType="separate"/>
      </w:r>
      <w:r w:rsidR="00D05DAB" w:rsidRPr="00611CD7">
        <w:rPr>
          <w:noProof/>
          <w:lang w:val="en-US"/>
        </w:rPr>
        <w:t>[5]</w:t>
      </w:r>
      <w:r w:rsidR="00D05DAB" w:rsidRPr="00611CD7">
        <w:rPr>
          <w:lang w:val="en-US"/>
        </w:rPr>
        <w:fldChar w:fldCharType="end"/>
      </w:r>
      <w:r w:rsidR="00EC2B14" w:rsidRPr="00611CD7">
        <w:rPr>
          <w:lang w:val="en-US"/>
        </w:rPr>
        <w:t xml:space="preserve"> proposed a deep neural network model for detecting potential ADRs. They utilized electronic health records (EHRs) and </w:t>
      </w:r>
      <w:r w:rsidR="009D3A57" w:rsidRPr="00611CD7">
        <w:rPr>
          <w:lang w:val="en-US"/>
        </w:rPr>
        <w:t>presented</w:t>
      </w:r>
      <w:r w:rsidR="004775EF" w:rsidRPr="00611CD7">
        <w:rPr>
          <w:lang w:val="en-US"/>
        </w:rPr>
        <w:t xml:space="preserve"> </w:t>
      </w:r>
      <w:r w:rsidR="009D3A57" w:rsidRPr="00611CD7">
        <w:rPr>
          <w:lang w:val="en-US"/>
        </w:rPr>
        <w:t>efficacy</w:t>
      </w:r>
      <w:r w:rsidR="004775EF" w:rsidRPr="00611CD7">
        <w:rPr>
          <w:lang w:val="en-US"/>
        </w:rPr>
        <w:t xml:space="preserve"> of their model </w:t>
      </w:r>
      <w:r w:rsidR="00EC2B14" w:rsidRPr="00611CD7">
        <w:rPr>
          <w:lang w:val="en-US"/>
        </w:rPr>
        <w:t xml:space="preserve">in identifying ADRs with high accuracy and precision. Their study showcased the potential of deep learning in leveraging structured medical data for ADR detection. Dey et al. </w:t>
      </w:r>
      <w:r w:rsidR="00D05DAB" w:rsidRPr="00611CD7">
        <w:rPr>
          <w:lang w:val="en-US"/>
        </w:rPr>
        <w:fldChar w:fldCharType="begin" w:fldLock="1"/>
      </w:r>
      <w:r w:rsidR="00D05DAB" w:rsidRPr="00611CD7">
        <w:rPr>
          <w:lang w:val="en-US"/>
        </w:rPr>
        <w:instrText>ADDIN CSL_CITATION {"citationItems":[{"id":"ITEM-1","itemData":{"DOI":"10.1186/s12859-018-2544-0","ISSN":"1471-2105","author":[{"dropping-particle":"","family":"Dey","given":"Sanjoy","non-dropping-particle":"","parse-names":false,"suffix":""},{"dropping-particle":"","family":"Luo","given":"Heng","non-dropping-particle":"","parse-names":false,"suffix":""},{"dropping-particle":"","family":"Fokoue","given":"Achille","non-dropping-particle":"","parse-names":false,"suffix":""},{"dropping-particle":"","family":"Hu","given":"Jianying","non-dropping-particle":"","parse-names":false,"suffix":""},{"dropping-particle":"","family":"Zhang","given":"Ping","non-dropping-particle":"","parse-names":false,"suffix":""}],"container-title":"BMC Bioinformatics","id":"ITEM-1","issue":"S21","issued":{"date-parts":[["2018","12","28"]]},"page":"476","title":"Predicting adverse drug reactions through interpretable deep learning framework","type":"article-journal","volume":"19"},"uris":["http://www.mendeley.com/documents/?uuid=da38fee2-6dbf-4dc3-90db-101544068aa9"]}],"mendeley":{"formattedCitation":"[6]","plainTextFormattedCitation":"[6]","previouslyFormattedCitation":"[6]"},"properties":{"noteIndex":0},"schema":"https://github.com/citation-style-language/schema/raw/master/csl-citation.json"}</w:instrText>
      </w:r>
      <w:r w:rsidR="00D05DAB" w:rsidRPr="00611CD7">
        <w:rPr>
          <w:lang w:val="en-US"/>
        </w:rPr>
        <w:fldChar w:fldCharType="separate"/>
      </w:r>
      <w:r w:rsidR="00D05DAB" w:rsidRPr="00611CD7">
        <w:rPr>
          <w:noProof/>
          <w:lang w:val="en-US"/>
        </w:rPr>
        <w:t>[6]</w:t>
      </w:r>
      <w:r w:rsidR="00D05DAB" w:rsidRPr="00611CD7">
        <w:rPr>
          <w:lang w:val="en-US"/>
        </w:rPr>
        <w:fldChar w:fldCharType="end"/>
      </w:r>
      <w:r w:rsidR="00EC2B14" w:rsidRPr="00611CD7">
        <w:rPr>
          <w:lang w:val="en-US"/>
        </w:rPr>
        <w:t xml:space="preserve"> presented an interpretable deep learning framework for predicting ADRs. Their model incorporated attention mechanisms to identify important features and provided explanations for its predictions. This interpretable approach offers valuable insights into the factors contributing to ADRs, aiding clinicians and researchers in understanding the underlying mechanisms. Ensemble deep learning methods were employed by Christopoulou et al. </w:t>
      </w:r>
      <w:r w:rsidR="00D05DAB" w:rsidRPr="00611CD7">
        <w:rPr>
          <w:lang w:val="en-US"/>
        </w:rPr>
        <w:fldChar w:fldCharType="begin" w:fldLock="1"/>
      </w:r>
      <w:r w:rsidR="00D05DAB" w:rsidRPr="00611CD7">
        <w:rPr>
          <w:lang w:val="en-US"/>
        </w:rPr>
        <w:instrText>ADDIN CSL_CITATION {"citationItems":[{"id":"ITEM-1","itemData":{"DOI":"10.1093/jamia/ocz101","ISSN":"1527-974X","author":[{"dropping-particle":"","family":"Christopoulou","given":"Fenia","non-dropping-particle":"","parse-names":false,"suffix":""},{"dropping-particle":"","family":"Tran","given":"Thy Thy","non-dropping-particle":"","parse-names":false,"suffix":""},{"dropping-particle":"","family":"Sahu","given":"Sunil Kumar","non-dropping-particle":"","parse-names":false,"suffix":""},{"dropping-particle":"","family":"Miwa","given":"Makoto","non-dropping-particle":"","parse-names":false,"suffix":""},{"dropping-particle":"","family":"Ananiadou","given":"Sophia","non-dropping-particle":"","parse-names":false,"suffix":""}],"container-title":"Journal of the American Medical Informatics Association","id":"ITEM-1","issue":"1","issued":{"date-parts":[["2020","1","1"]]},"page":"39-46","title":"Adverse drug events and medication relation extraction in electronic health records with ensemble deep learning methods","type":"article-journal","volume":"27"},"uris":["http://www.mendeley.com/documents/?uuid=c7aeb299-cbea-49d8-97d0-eff0236136e1"]}],"mendeley":{"formattedCitation":"[7]","plainTextFormattedCitation":"[7]","previouslyFormattedCitation":"[7]"},"properties":{"noteIndex":0},"schema":"https://github.com/citation-style-language/schema/raw/master/csl-citation.json"}</w:instrText>
      </w:r>
      <w:r w:rsidR="00D05DAB" w:rsidRPr="00611CD7">
        <w:rPr>
          <w:lang w:val="en-US"/>
        </w:rPr>
        <w:fldChar w:fldCharType="separate"/>
      </w:r>
      <w:r w:rsidR="00D05DAB" w:rsidRPr="00611CD7">
        <w:rPr>
          <w:noProof/>
          <w:lang w:val="en-US"/>
        </w:rPr>
        <w:t>[7]</w:t>
      </w:r>
      <w:r w:rsidR="00D05DAB" w:rsidRPr="00611CD7">
        <w:rPr>
          <w:lang w:val="en-US"/>
        </w:rPr>
        <w:fldChar w:fldCharType="end"/>
      </w:r>
      <w:r w:rsidR="00EC2B14" w:rsidRPr="00611CD7">
        <w:rPr>
          <w:lang w:val="en-US"/>
        </w:rPr>
        <w:t xml:space="preserve"> for ADR and medication relation extraction from EHRs. Their study demonstrated that combining multiple deep learning models improved the performance of ADR identification. The ensemble approach enhances the robustness and generalization of ADR detection systems. Cocos et al. </w:t>
      </w:r>
      <w:r w:rsidR="00D05DAB" w:rsidRPr="00611CD7">
        <w:rPr>
          <w:lang w:val="en-US"/>
        </w:rPr>
        <w:fldChar w:fldCharType="begin" w:fldLock="1"/>
      </w:r>
      <w:r w:rsidR="00D05DAB" w:rsidRPr="00611CD7">
        <w:rPr>
          <w:lang w:val="en-US"/>
        </w:rPr>
        <w:instrText>ADDIN CSL_CITATION {"citationItems":[{"id":"ITEM-1","itemData":{"DOI":"10.1093/jamia/ocw180","ISSN":"1527-974X","author":[{"dropping-particle":"","family":"Cocos","given":"Anne","non-dropping-particle":"","parse-names":false,"suffix":""},{"dropping-particle":"","family":"Fiks","given":"Alexander G","non-dropping-particle":"","parse-names":false,"suffix":""},{"dropping-particle":"","family":"Masino","given":"Aaron J","non-dropping-particle":"","parse-names":false,"suffix":""}],"container-title":"Journal of the American Medical Informatics Association","id":"ITEM-1","issue":"4","issued":{"date-parts":[["2017","7","1"]]},"page":"813-821","title":"Deep learning for pharmacovigilance: recurrent neural network architectures for labeling adverse drug reactions in Twitter posts","type":"article-journal","volume":"24"},"uris":["http://www.mendeley.com/documents/?uuid=0cb37c72-ce2d-4fae-a9f8-281d683c79b9"]}],"mendeley":{"formattedCitation":"[8]","plainTextFormattedCitation":"[8]","previouslyFormattedCitation":"[8]"},"properties":{"noteIndex":0},"schema":"https://github.com/citation-style-language/schema/raw/master/csl-citation.json"}</w:instrText>
      </w:r>
      <w:r w:rsidR="00D05DAB" w:rsidRPr="00611CD7">
        <w:rPr>
          <w:lang w:val="en-US"/>
        </w:rPr>
        <w:fldChar w:fldCharType="separate"/>
      </w:r>
      <w:r w:rsidR="00D05DAB" w:rsidRPr="00611CD7">
        <w:rPr>
          <w:noProof/>
          <w:lang w:val="en-US"/>
        </w:rPr>
        <w:t>[8]</w:t>
      </w:r>
      <w:r w:rsidR="00D05DAB" w:rsidRPr="00611CD7">
        <w:rPr>
          <w:lang w:val="en-US"/>
        </w:rPr>
        <w:fldChar w:fldCharType="end"/>
      </w:r>
      <w:r w:rsidR="00EC2B14" w:rsidRPr="00611CD7">
        <w:rPr>
          <w:lang w:val="en-US"/>
        </w:rPr>
        <w:t xml:space="preserve"> focused on utilizing recurrent neural network architectures to label ADRs in Twitter posts. Their deep learning model effectively extracted information from social media data and showed potential for real-time pharmacovigilance. Social media mining provides a valuable source of information for ADR monitoring due to its wide reach and quick dissemination of user experiences. Li et al. </w:t>
      </w:r>
      <w:r w:rsidR="00D05DAB" w:rsidRPr="00611CD7">
        <w:rPr>
          <w:lang w:val="en-US"/>
        </w:rPr>
        <w:fldChar w:fldCharType="begin" w:fldLock="1"/>
      </w:r>
      <w:r w:rsidR="00D05DAB" w:rsidRPr="00611CD7">
        <w:rPr>
          <w:lang w:val="en-US"/>
        </w:rPr>
        <w:instrText>ADDIN CSL_CITATION {"citationItems":[{"id":"ITEM-1","itemData":{"DOI":"10.2196/12159","ISSN":"2291-9694","author":[{"dropping-particle":"","family":"Li","given":"Fei","non-dropping-particle":"","parse-names":false,"suffix":""},{"dropping-particle":"","family":"Liu","given":"Weisong","non-dropping-particle":"","parse-names":false,"suffix":""},{"dropping-particle":"","family":"Yu","given":"Hong","non-dropping-particle":"","parse-names":false,"suffix":""}],"container-title":"JMIR Medical Informatics","id":"ITEM-1","issue":"4","issued":{"date-parts":[["2018","11","26"]]},"page":"e12159","title":"Extraction of Information Related to Adverse Drug Events from Electronic Health Record Notes: Design of an End-to-End Model Based on Deep Learning","type":"article-journal","volume":"6"},"uris":["http://www.mendeley.com/documents/?uuid=3f5cfadc-7bdb-4a1f-8f87-019186ebc84c"]}],"mendeley":{"formattedCitation":"[9]","plainTextFormattedCitation":"[9]","previouslyFormattedCitation":"[9]"},"properties":{"noteIndex":0},"schema":"https://github.com/citation-style-language/schema/raw/master/csl-citation.json"}</w:instrText>
      </w:r>
      <w:r w:rsidR="00D05DAB" w:rsidRPr="00611CD7">
        <w:rPr>
          <w:lang w:val="en-US"/>
        </w:rPr>
        <w:fldChar w:fldCharType="separate"/>
      </w:r>
      <w:r w:rsidR="00D05DAB" w:rsidRPr="00611CD7">
        <w:rPr>
          <w:noProof/>
          <w:lang w:val="en-US"/>
        </w:rPr>
        <w:t>[9]</w:t>
      </w:r>
      <w:r w:rsidR="00D05DAB" w:rsidRPr="00611CD7">
        <w:rPr>
          <w:lang w:val="en-US"/>
        </w:rPr>
        <w:fldChar w:fldCharType="end"/>
      </w:r>
      <w:r w:rsidR="00EC2B14" w:rsidRPr="00611CD7">
        <w:rPr>
          <w:lang w:val="en-US"/>
        </w:rPr>
        <w:t xml:space="preserve"> proposed an end-to-end deep learning model for extracting information related to ADRs from EHR notes. Their model leveraged the power of deep learning in natural language processing and demonstrated competitive performance compared to traditional methods. Deep learning models enable automated analysis of unstructured clinical text, facilitating efficient ADR detection. Rezaei et al. </w:t>
      </w:r>
      <w:r w:rsidR="00D05DAB" w:rsidRPr="00611CD7">
        <w:rPr>
          <w:lang w:val="en-US"/>
        </w:rPr>
        <w:fldChar w:fldCharType="begin" w:fldLock="1"/>
      </w:r>
      <w:r w:rsidR="00D05DAB" w:rsidRPr="00611CD7">
        <w:rPr>
          <w:lang w:val="en-US"/>
        </w:rPr>
        <w:instrText>ADDIN CSL_CITATION {"citationItems":[{"id":"ITEM-1","itemData":{"DOI":"10.22074/cellj.2020.6615","ISSN":"2228-5806","PMID":"31863657","abstract":"OBJECTIVE Health-related studies have been recently at the heart attention of the media. Social media, such as Twitter, has become a valuable online tool to describe the early detection of various adverse drug reactions (ADRs). Different medications have adverse effects on various cells and tissues, sometimes more than one cell population would be adversely affected. These types of side effect are occasionally associated with the direct or indirect influence of prescribed drugs but do not have general unfavorable mutagenic consequences on patients. This study aimed to demonstrate a quick and accurate method to collect and classify information based on the distribution of approved data on Twitter. MATERIALS AND METHODS In this classification method, we selected \"ask a patient\" dataset and combination of Twitter \"Ask a Patient\" datasets that comprised of 6,623, 26,934, and 11,623 reviews. We used deep learning methods with the word2vec to classify ADR comments posted by the users and present an architecture by HAN, FastText, and CNN. RESULTS Natural language processing (NLP) deep learning is able to address more advanced peculiarity in learning information compared to other types of machine learning. Moreover, the current study highlighted the advantage of incorporating various semantic features, including topics and concepts. CONCLUSION Our approach predicts drug safety with the accuracy of 93% (the combination of Twitter and \"Ask a Patient\" datasets) in a binary manner. Despite the apparent benefit of various conventional classifiers, deep learningbased text classification methods seem to be precise and influential tools to detect ADR.","author":[{"dropping-particle":"","family":"Rezaei","given":"Zahra","non-dropping-particle":"","parse-names":false,"suffix":""},{"dropping-particle":"","family":"Ebrahimpour-Komleh","given":"Hossein","non-dropping-particle":"","parse-names":false,"suffix":""},{"dropping-particle":"","family":"Eslami","given":"Behnaz","non-dropping-particle":"","parse-names":false,"suffix":""},{"dropping-particle":"","family":"Chavoshinejad","given":"Ramyar","non-dropping-particle":"","parse-names":false,"suffix":""},{"dropping-particle":"","family":"Totonchi","given":"Mehdi","non-dropping-particle":"","parse-names":false,"suffix":""}],"container-title":"Cell journal","id":"ITEM-1","issue":"3","issued":{"date-parts":[["2020","10"]]},"page":"319-324","title":"Adverse Drug Reaction Detection in Social Media by Deepm Learning Methods.","type":"article-journal","volume":"22"},"uris":["http://www.mendeley.com/documents/?uuid=0804ac9c-4c14-4745-9ce3-72fcbc337d93"]}],"mendeley":{"formattedCitation":"[10]","plainTextFormattedCitation":"[10]","previouslyFormattedCitation":"[10]"},"properties":{"noteIndex":0},"schema":"https://github.com/citation-style-language/schema/raw/master/csl-citation.json"}</w:instrText>
      </w:r>
      <w:r w:rsidR="00D05DAB" w:rsidRPr="00611CD7">
        <w:rPr>
          <w:lang w:val="en-US"/>
        </w:rPr>
        <w:fldChar w:fldCharType="separate"/>
      </w:r>
      <w:r w:rsidR="00D05DAB" w:rsidRPr="00611CD7">
        <w:rPr>
          <w:noProof/>
          <w:lang w:val="en-US"/>
        </w:rPr>
        <w:t>[10]</w:t>
      </w:r>
      <w:r w:rsidR="00D05DAB" w:rsidRPr="00611CD7">
        <w:rPr>
          <w:lang w:val="en-US"/>
        </w:rPr>
        <w:fldChar w:fldCharType="end"/>
      </w:r>
      <w:r w:rsidR="00EC2B14" w:rsidRPr="00611CD7">
        <w:rPr>
          <w:lang w:val="en-US"/>
        </w:rPr>
        <w:t xml:space="preserve"> investigated the detection of ADRs in social media using deep learning methods. Their study demonstrated the potential of deep learning for ADR monitoring in online platforms. Mining social media data provides a valuable complement to traditional pharmacovigilance systems, enabling the detection of ADRs that might not be captured through other channels. Machine learning-based identification and rule-based normalization of ADRs in drug labels were explored by Tiftikci et al. </w:t>
      </w:r>
      <w:r w:rsidR="00D05DAB" w:rsidRPr="00611CD7">
        <w:rPr>
          <w:lang w:val="en-US"/>
        </w:rPr>
        <w:fldChar w:fldCharType="begin" w:fldLock="1"/>
      </w:r>
      <w:r w:rsidR="00D05DAB" w:rsidRPr="00611CD7">
        <w:rPr>
          <w:lang w:val="en-US"/>
        </w:rPr>
        <w:instrText>ADDIN CSL_CITATION {"citationItems":[{"id":"ITEM-1","itemData":{"DOI":"10.1186/s12859-019-3195-5","ISSN":"1471-2105","author":[{"dropping-particle":"","family":"Tiftikci","given":"Mert","non-dropping-particle":"","parse-names":false,"suffix":""},{"dropping-particle":"","family":"Özgür","given":"Arzucan","non-dropping-particle":"","parse-names":false,"suffix":""},{"dropping-particle":"","family":"He","given":"Yongqun","non-dropping-particle":"","parse-names":false,"suffix":""},{"dropping-particle":"","family":"Hur","given":"Junguk","non-dropping-particle":"","parse-names":false,"suffix":""}],"container-title":"BMC Bioinformatics","id":"ITEM-1","issue":"S21","issued":{"date-parts":[["2019","12","23"]]},"page":"707","title":"Machine learning-based identification and rule-based normalization of adverse drug reactions in drug labels","type":"article-journal","volume":"20"},"uris":["http://www.mendeley.com/documents/?uuid=036915d9-8872-4c01-b3e9-b5ce0dac58a4"]}],"mendeley":{"formattedCitation":"[11]","plainTextFormattedCitation":"[11]","previouslyFormattedCitation":"[11]"},"properties":{"noteIndex":0},"schema":"https://github.com/citation-style-language/schema/raw/master/csl-citation.json"}</w:instrText>
      </w:r>
      <w:r w:rsidR="00D05DAB" w:rsidRPr="00611CD7">
        <w:rPr>
          <w:lang w:val="en-US"/>
        </w:rPr>
        <w:fldChar w:fldCharType="separate"/>
      </w:r>
      <w:r w:rsidR="00D05DAB" w:rsidRPr="00611CD7">
        <w:rPr>
          <w:noProof/>
          <w:lang w:val="en-US"/>
        </w:rPr>
        <w:t>[11]</w:t>
      </w:r>
      <w:r w:rsidR="00D05DAB" w:rsidRPr="00611CD7">
        <w:rPr>
          <w:lang w:val="en-US"/>
        </w:rPr>
        <w:fldChar w:fldCharType="end"/>
      </w:r>
      <w:r w:rsidR="00EC2B14" w:rsidRPr="00611CD7">
        <w:rPr>
          <w:lang w:val="en-US"/>
        </w:rPr>
        <w:t xml:space="preserve">. They developed a machine learning model combined with rule-based approaches to accurately identify and normalize ADRs. Their study emphasized the importance of integrating different techniques for comprehensive ADR analysis. A comprehensive survey by Nguyen et al. </w:t>
      </w:r>
      <w:r w:rsidR="00D05DAB" w:rsidRPr="00611CD7">
        <w:rPr>
          <w:lang w:val="en-US"/>
        </w:rPr>
        <w:fldChar w:fldCharType="begin" w:fldLock="1"/>
      </w:r>
      <w:r w:rsidR="00D05DAB" w:rsidRPr="00611CD7">
        <w:rPr>
          <w:lang w:val="en-US"/>
        </w:rPr>
        <w:instrText>ADDIN CSL_CITATION {"citationItems":[{"id":"ITEM-1","itemData":{"DOI":"10.1093/bib/bbz140","ISSN":"1467-5463","author":[{"dropping-particle":"","family":"Nguyen","given":"Duc Anh","non-dropping-particle":"","parse-names":false,"suffix":""},{"dropping-particle":"","family":"Nguyen","given":"Canh Hao","non-dropping-particle":"","parse-names":false,"suffix":""},{"dropping-particle":"","family":"Mamitsuka","given":"Hiroshi","non-dropping-particle":"","parse-names":false,"suffix":""}],"container-title":"Briefings in Bioinformatics","id":"ITEM-1","issue":"1","issued":{"date-parts":[["2021","1","18"]]},"page":"164-177","title":"A survey on adverse drug reaction studies: data, tasks and machine learning methods","type":"article-journal","volume":"22"},"uris":["http://www.mendeley.com/documents/?uuid=62d64e4e-92b1-49ed-ad8f-8af9854f4a0c"]}],"mendeley":{"formattedCitation":"[12]","plainTextFormattedCitation":"[12]","previouslyFormattedCitation":"[12]"},"properties":{"noteIndex":0},"schema":"https://github.com/citation-style-language/schema/raw/master/csl-citation.json"}</w:instrText>
      </w:r>
      <w:r w:rsidR="00D05DAB" w:rsidRPr="00611CD7">
        <w:rPr>
          <w:lang w:val="en-US"/>
        </w:rPr>
        <w:fldChar w:fldCharType="separate"/>
      </w:r>
      <w:r w:rsidR="00D05DAB" w:rsidRPr="00611CD7">
        <w:rPr>
          <w:noProof/>
          <w:lang w:val="en-US"/>
        </w:rPr>
        <w:t>[12]</w:t>
      </w:r>
      <w:r w:rsidR="00D05DAB" w:rsidRPr="00611CD7">
        <w:rPr>
          <w:lang w:val="en-US"/>
        </w:rPr>
        <w:fldChar w:fldCharType="end"/>
      </w:r>
      <w:r w:rsidR="00EC2B14" w:rsidRPr="00611CD7">
        <w:rPr>
          <w:lang w:val="en-US"/>
        </w:rPr>
        <w:t xml:space="preserve"> provided an overview of ADR studies, including data sources, tasks, and machine learning methods. The authors highlighted the potential of deep learning in ADR identification, particularly in the analysis of EHRs and social media data. The survey </w:t>
      </w:r>
      <w:r w:rsidR="00F75263" w:rsidRPr="00611CD7">
        <w:rPr>
          <w:lang w:val="en-US"/>
        </w:rPr>
        <w:t>intends to be</w:t>
      </w:r>
      <w:r w:rsidR="00EC2B14" w:rsidRPr="00611CD7">
        <w:rPr>
          <w:lang w:val="en-US"/>
        </w:rPr>
        <w:t xml:space="preserve"> a valuable resource for researchers interested in ADR detection using machine learning. Nikfarjam et al. </w:t>
      </w:r>
      <w:r w:rsidR="00D05DAB" w:rsidRPr="00611CD7">
        <w:rPr>
          <w:lang w:val="en-US"/>
        </w:rPr>
        <w:fldChar w:fldCharType="begin" w:fldLock="1"/>
      </w:r>
      <w:r w:rsidR="00D05DAB" w:rsidRPr="00611CD7">
        <w:rPr>
          <w:lang w:val="en-US"/>
        </w:rPr>
        <w:instrText>ADDIN CSL_CITATION {"citationItems":[{"id":"ITEM-1","itemData":{"DOI":"10.1093/jamia/ocu041","ISSN":"1527-974X","PMID":"25755127","abstract":"OBJECTIVE Social media is becoming increasingly popular as a platform for sharing personal health-related information. This information can be utilized for public health monitoring tasks, particularly for pharmacovigilance, via the use of natural language processing (NLP) techniques. However, the language in social media is highly informal, and user-expressed medical concepts are often nontechnical, descriptive, and challenging to extract. There has been limited progress in addressing these challenges, and thus far, advanced machine learning-based NLP techniques have been underutilized. Our objective is to design a machine learning-based approach to extract mentions of adverse drug reactions (ADRs) from highly informal text in social media. METHODS We introduce ADRMine, a machine learning-based concept extraction system that uses conditional random fields (CRFs). ADRMine utilizes a variety of features, including a novel feature for modeling words' semantic similarities. The similarities are modeled by clustering words based on unsupervised, pretrained word representation vectors (embeddings) generated from unlabeled user posts in social media using a deep learning technique. RESULTS ADRMine outperforms several strong baseline systems in the ADR extraction task by achieving an F-measure of 0.82. Feature analysis demonstrates that the proposed word cluster features significantly improve extraction performance. CONCLUSION It is possible to extract complex medical concepts, with relatively high performance, from informal, user-generated content. Our approach is particularly scalable, suitable for social media mining, as it relies on large volumes of unlabeled data, thus diminishing the need for large, annotated training data sets.","author":[{"dropping-particle":"","family":"Nikfarjam","given":"Azadeh","non-dropping-particle":"","parse-names":false,"suffix":""},{"dropping-particle":"","family":"Sarker","given":"Abeed","non-dropping-particle":"","parse-names":false,"suffix":""},{"dropping-particle":"","family":"O'Connor","given":"Karen","non-dropping-particle":"","parse-names":false,"suffix":""},{"dropping-particle":"","family":"Ginn","given":"Rachel","non-dropping-particle":"","parse-names":false,"suffix":""},{"dropping-particle":"","family":"Gonzalez","given":"Graciela","non-dropping-particle":"","parse-names":false,"suffix":""}],"container-title":"Journal of the American Medical Informatics Association : JAMIA","id":"ITEM-1","issue":"3","issued":{"date-parts":[["2015","5"]]},"page":"671-81","title":"Pharmacovigilance from social media: mining adverse drug reaction mentions using sequence labeling with word embedding cluster features.","type":"article-journal","volume":"22"},"uris":["http://www.mendeley.com/documents/?uuid=b4788723-bc24-4f1e-8f2b-aa2f5692ffba"]}],"mendeley":{"formattedCitation":"[13]","plainTextFormattedCitation":"[13]","previouslyFormattedCitation":"[13]"},"properties":{"noteIndex":0},"schema":"https://github.com/citation-style-language/schema/raw/master/csl-citation.json"}</w:instrText>
      </w:r>
      <w:r w:rsidR="00D05DAB" w:rsidRPr="00611CD7">
        <w:rPr>
          <w:lang w:val="en-US"/>
        </w:rPr>
        <w:fldChar w:fldCharType="separate"/>
      </w:r>
      <w:r w:rsidR="00D05DAB" w:rsidRPr="00611CD7">
        <w:rPr>
          <w:noProof/>
          <w:lang w:val="en-US"/>
        </w:rPr>
        <w:t>[13]</w:t>
      </w:r>
      <w:r w:rsidR="00D05DAB" w:rsidRPr="00611CD7">
        <w:rPr>
          <w:lang w:val="en-US"/>
        </w:rPr>
        <w:fldChar w:fldCharType="end"/>
      </w:r>
      <w:r w:rsidR="00EC2B14" w:rsidRPr="00611CD7">
        <w:rPr>
          <w:lang w:val="en-US"/>
        </w:rPr>
        <w:t xml:space="preserve"> employed sequence labeling with word embedding cluster features for mining ADR mentions from social media. Their </w:t>
      </w:r>
      <w:r w:rsidR="00EC2B14" w:rsidRPr="00611CD7">
        <w:rPr>
          <w:lang w:val="en-US"/>
        </w:rPr>
        <w:t>study demonstrated the effectiveness of deep learning in extracting ADR-related information from user-generated content. By harnessing the power of word embeddings, deep learning models can capture semantic relationships and improve ADR detection accuracy.</w:t>
      </w:r>
      <w:r w:rsidR="00467CB6" w:rsidRPr="00611CD7">
        <w:rPr>
          <w:lang w:val="en-US"/>
        </w:rPr>
        <w:t xml:space="preserve"> </w:t>
      </w:r>
      <w:r w:rsidR="00EC2B14" w:rsidRPr="00611CD7">
        <w:rPr>
          <w:lang w:val="en-US"/>
        </w:rPr>
        <w:t xml:space="preserve">Alimova and Tutubalina </w:t>
      </w:r>
      <w:r w:rsidR="00D05DAB" w:rsidRPr="00611CD7">
        <w:rPr>
          <w:lang w:val="en-US"/>
        </w:rPr>
        <w:fldChar w:fldCharType="begin" w:fldLock="1"/>
      </w:r>
      <w:r w:rsidR="00D05DAB" w:rsidRPr="00611CD7">
        <w:rPr>
          <w:lang w:val="en-US"/>
        </w:rPr>
        <w:instrText>ADDIN CSL_CITATION {"citationItems":[{"id":"ITEM-1","itemData":{"DOI":"10.1007/978-3-319-73013-4_1","author":[{"dropping-particle":"","family":"Alimova","given":"Ilseyar","non-dropping-particle":"","parse-names":false,"suffix":""},{"dropping-particle":"","family":"Tutubalina","given":"Elena","non-dropping-particle":"","parse-names":false,"suffix":""}],"id":"ITEM-1","issued":{"date-parts":[["2018"]]},"page":"3-15","title":"Automated Detection of Adverse Drug Reactions from Social Media Posts with Machine Learning","type":"chapter"},"uris":["http://www.mendeley.com/documents/?uuid=1ea653a0-4df7-4e79-93b9-de64ef99ac92"]}],"mendeley":{"formattedCitation":"[14]","plainTextFormattedCitation":"[14]","previouslyFormattedCitation":"[14]"},"properties":{"noteIndex":0},"schema":"https://github.com/citation-style-language/schema/raw/master/csl-citation.json"}</w:instrText>
      </w:r>
      <w:r w:rsidR="00D05DAB" w:rsidRPr="00611CD7">
        <w:rPr>
          <w:lang w:val="en-US"/>
        </w:rPr>
        <w:fldChar w:fldCharType="separate"/>
      </w:r>
      <w:r w:rsidR="00D05DAB" w:rsidRPr="00611CD7">
        <w:rPr>
          <w:noProof/>
          <w:lang w:val="en-US"/>
        </w:rPr>
        <w:t>[14]</w:t>
      </w:r>
      <w:r w:rsidR="00D05DAB" w:rsidRPr="00611CD7">
        <w:rPr>
          <w:lang w:val="en-US"/>
        </w:rPr>
        <w:fldChar w:fldCharType="end"/>
      </w:r>
      <w:r w:rsidR="00EC2B14" w:rsidRPr="00611CD7">
        <w:rPr>
          <w:lang w:val="en-US"/>
        </w:rPr>
        <w:t xml:space="preserve"> developed an automated system for ADR detection from social media posts using machine learning techniques. Their study highlighted the potential of machine learning, including deep learning, However, a research gap identified in these studies is the limited use of transformer-based models in ADR classification. In addition, there is a research gap in identifying causality for ADRs using named entity recognition.</w:t>
      </w:r>
      <w:r w:rsidR="003B2B00" w:rsidRPr="00611CD7">
        <w:rPr>
          <w:lang w:val="en-US"/>
        </w:rPr>
        <w:t xml:space="preserve"> Furthermore, no literature is identified showcasing the use of generative AI for customized explanation of causality.</w:t>
      </w:r>
      <w:r w:rsidR="00EC2B14" w:rsidRPr="00611CD7">
        <w:rPr>
          <w:lang w:val="en-US"/>
        </w:rPr>
        <w:t xml:space="preserve"> The authors have identified the aforementioned limitations in state-of-the-art and have addressed </w:t>
      </w:r>
      <w:r w:rsidR="003B2B00" w:rsidRPr="00611CD7">
        <w:rPr>
          <w:lang w:val="en-US"/>
        </w:rPr>
        <w:t xml:space="preserve">all </w:t>
      </w:r>
      <w:r w:rsidR="00EC2B14" w:rsidRPr="00611CD7">
        <w:rPr>
          <w:lang w:val="en-US"/>
        </w:rPr>
        <w:t>of them using transformer based adverse drug reaction classification followed by causality identification using named entity recognition</w:t>
      </w:r>
      <w:r w:rsidR="003B2B00" w:rsidRPr="00611CD7">
        <w:rPr>
          <w:lang w:val="en-US"/>
        </w:rPr>
        <w:t xml:space="preserve"> and generating causality explanation</w:t>
      </w:r>
      <w:r w:rsidR="001917D1" w:rsidRPr="00611CD7">
        <w:rPr>
          <w:lang w:val="en-US"/>
        </w:rPr>
        <w:t xml:space="preserve"> using generative AI</w:t>
      </w:r>
      <w:r w:rsidR="003B2B00" w:rsidRPr="00611CD7">
        <w:rPr>
          <w:lang w:val="en-US"/>
        </w:rPr>
        <w:t>.</w:t>
      </w:r>
    </w:p>
    <w:p w14:paraId="32D62F56" w14:textId="77777777" w:rsidR="009303D9" w:rsidRPr="00611CD7" w:rsidRDefault="005428C1" w:rsidP="00363E72">
      <w:pPr>
        <w:pStyle w:val="Heading1"/>
        <w:numPr>
          <w:ilvl w:val="0"/>
          <w:numId w:val="4"/>
        </w:numPr>
        <w:tabs>
          <w:tab w:val="clear" w:pos="1352"/>
          <w:tab w:val="num" w:pos="576"/>
        </w:tabs>
        <w:ind w:left="0" w:firstLine="0"/>
      </w:pPr>
      <w:r w:rsidRPr="00611CD7">
        <w:t>Research Methodology</w:t>
      </w:r>
    </w:p>
    <w:p w14:paraId="5DE2BA33" w14:textId="77777777" w:rsidR="005428C1" w:rsidRPr="00611CD7" w:rsidRDefault="005428C1" w:rsidP="005428C1">
      <w:pPr>
        <w:pStyle w:val="BodyText"/>
        <w:rPr>
          <w:lang w:val="en-US"/>
        </w:rPr>
      </w:pPr>
      <w:r w:rsidRPr="00611CD7">
        <w:rPr>
          <w:lang w:val="en-US"/>
        </w:rPr>
        <w:t>ADR corpus classification is envisioned using transformers since the transformer architecture has replaced the traditional recurrent and convolutional neural network components of NLP models with a self-attention mechanism that allows the model to focus on different parts of the input sequence during each layer of computation.</w:t>
      </w:r>
    </w:p>
    <w:p w14:paraId="5E0E2D10" w14:textId="385C32FA" w:rsidR="002A5E96" w:rsidRPr="00611CD7" w:rsidRDefault="002A5E96" w:rsidP="002A5E96">
      <w:pPr>
        <w:pStyle w:val="BodyText"/>
        <w:rPr>
          <w:lang w:val="en-US"/>
        </w:rPr>
      </w:pPr>
      <w:r w:rsidRPr="00611CD7">
        <w:rPr>
          <w:lang w:val="en-US"/>
        </w:rPr>
        <w:t xml:space="preserve">In text classification, the </w:t>
      </w:r>
      <w:r w:rsidR="00E56AF8" w:rsidRPr="00611CD7">
        <w:rPr>
          <w:lang w:val="en-US"/>
        </w:rPr>
        <w:t>t</w:t>
      </w:r>
      <w:r w:rsidRPr="00611CD7">
        <w:rPr>
          <w:lang w:val="en-US"/>
        </w:rPr>
        <w:t xml:space="preserve">ransformer model takes as input a sequence of word embeddings, which are learned representations of words in a high-dimensional space. The model then applies a series of self-attention and feedforward layers to the input sequence, producing a final output vector that is passed through a </w:t>
      </w:r>
      <w:r w:rsidR="00EB0ECB" w:rsidRPr="00611CD7">
        <w:rPr>
          <w:lang w:val="en-US"/>
        </w:rPr>
        <w:t>SoftMax</w:t>
      </w:r>
      <w:r w:rsidRPr="00611CD7">
        <w:rPr>
          <w:lang w:val="en-US"/>
        </w:rPr>
        <w:t xml:space="preserve"> layer to obtain the predicted class probabilities. The self-attention mechanism in the Transformer model can be expressed mathematically as follows,</w:t>
      </w:r>
    </w:p>
    <w:p w14:paraId="60E3A649" w14:textId="77777777" w:rsidR="002A5E96" w:rsidRPr="00611CD7" w:rsidRDefault="002A5E96" w:rsidP="002A5E96">
      <w:pPr>
        <w:pStyle w:val="BodyText"/>
        <w:ind w:firstLine="0"/>
        <w:jc w:val="left"/>
        <w:rPr>
          <w:lang w:val="en-US"/>
        </w:rPr>
      </w:pPr>
      <w:r w:rsidRPr="00611CD7">
        <w:rPr>
          <w:lang w:val="en-US"/>
        </w:rPr>
        <w:t xml:space="preserve">                </w:t>
      </w:r>
      <m:oMath>
        <m:r>
          <w:rPr>
            <w:rFonts w:ascii="Cambria Math" w:hAnsi="Cambria Math"/>
          </w:rPr>
          <m:t>Attention</m:t>
        </m:r>
        <m:d>
          <m:dPr>
            <m:ctrlPr>
              <w:rPr>
                <w:rFonts w:ascii="Cambria Math" w:hAnsi="Cambria Math"/>
                <w:i/>
              </w:rPr>
            </m:ctrlPr>
          </m:dPr>
          <m:e>
            <m:r>
              <w:rPr>
                <w:rFonts w:ascii="Cambria Math" w:hAnsi="Cambria Math"/>
              </w:rPr>
              <m:t>Q,K,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w:r w:rsidRPr="00611CD7">
        <w:rPr>
          <w:lang w:val="en-US"/>
        </w:rPr>
        <w:t xml:space="preserve">            </w:t>
      </w:r>
      <w:r w:rsidRPr="00611CD7">
        <w:rPr>
          <w:rFonts w:hint="eastAsia"/>
          <w:lang w:val="en-US"/>
        </w:rPr>
        <w:t>(1)</w:t>
      </w:r>
    </w:p>
    <w:p w14:paraId="186F38CE" w14:textId="75EDD440" w:rsidR="002A5E96" w:rsidRPr="00611CD7" w:rsidRDefault="002A5E96" w:rsidP="002A5E96">
      <w:pPr>
        <w:pStyle w:val="BodyText"/>
        <w:ind w:firstLine="0"/>
      </w:pPr>
      <w:r w:rsidRPr="00611CD7">
        <w:t>where Q, K, and V are matrices representing the queries, keys, and values, respectively, and d</w:t>
      </w:r>
      <w:r w:rsidR="00445006" w:rsidRPr="00611CD7">
        <w:rPr>
          <w:vertAlign w:val="subscript"/>
          <w:lang w:val="en-IN"/>
        </w:rPr>
        <w:t>k</w:t>
      </w:r>
      <w:r w:rsidR="00445006" w:rsidRPr="00611CD7">
        <w:rPr>
          <w:lang w:val="en-IN"/>
        </w:rPr>
        <w:t xml:space="preserve"> </w:t>
      </w:r>
      <w:r w:rsidRPr="00611CD7">
        <w:t>is the dimensionality of the keys.</w:t>
      </w:r>
    </w:p>
    <w:p w14:paraId="257568E5" w14:textId="3BE736BD" w:rsidR="00A96A99" w:rsidRPr="00611CD7" w:rsidRDefault="00A96A99" w:rsidP="00A96A99">
      <w:pPr>
        <w:pStyle w:val="BodyText"/>
        <w:rPr>
          <w:lang w:val="en-US"/>
        </w:rPr>
      </w:pPr>
      <w:r w:rsidRPr="00611CD7">
        <w:rPr>
          <w:lang w:val="en-US"/>
        </w:rPr>
        <w:t>The self-attention mechanism c</w:t>
      </w:r>
      <w:r w:rsidR="00A76463" w:rsidRPr="00611CD7">
        <w:rPr>
          <w:lang w:val="en-US"/>
        </w:rPr>
        <w:t>alculates</w:t>
      </w:r>
      <w:r w:rsidRPr="00611CD7">
        <w:rPr>
          <w:lang w:val="en-US"/>
        </w:rPr>
        <w:t xml:space="preserve"> a weighted sum of the values, where the weights are determined by the dot product of the queries and keys after normalization. This allows the model to </w:t>
      </w:r>
      <w:r w:rsidR="00A76463" w:rsidRPr="00611CD7">
        <w:rPr>
          <w:lang w:val="en-US"/>
        </w:rPr>
        <w:t>focus on</w:t>
      </w:r>
      <w:r w:rsidRPr="00611CD7">
        <w:rPr>
          <w:lang w:val="en-US"/>
        </w:rPr>
        <w:t xml:space="preserve"> different parts of the input sequence based on their relevance to the current context.</w:t>
      </w:r>
    </w:p>
    <w:p w14:paraId="3FF497EE" w14:textId="77777777" w:rsidR="00A96A99" w:rsidRPr="00611CD7" w:rsidRDefault="00A96A99" w:rsidP="002A5E96">
      <w:pPr>
        <w:pStyle w:val="BodyText"/>
        <w:ind w:firstLine="0"/>
      </w:pPr>
    </w:p>
    <w:p w14:paraId="7DE2FB18" w14:textId="77777777" w:rsidR="00B671B4" w:rsidRPr="00611CD7" w:rsidRDefault="00B671B4" w:rsidP="00B671B4">
      <w:pPr>
        <w:pStyle w:val="BodyText"/>
        <w:ind w:firstLine="0"/>
        <w:jc w:val="center"/>
      </w:pPr>
      <w:r w:rsidRPr="00611CD7">
        <w:rPr>
          <w:noProof/>
        </w:rPr>
        <w:lastRenderedPageBreak/>
        <w:drawing>
          <wp:inline distT="0" distB="0" distL="0" distR="0" wp14:anchorId="2FF1D6FA" wp14:editId="7CE7D857">
            <wp:extent cx="2297664" cy="3059724"/>
            <wp:effectExtent l="0" t="0" r="7620" b="7620"/>
            <wp:docPr id="25" name="Picture 25" descr="https://machinelearningmastery.com/wp-content/uploads/2021/08/attention_research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achinelearningmastery.com/wp-content/uploads/2021/08/attention_research_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2518" cy="3106137"/>
                    </a:xfrm>
                    <a:prstGeom prst="rect">
                      <a:avLst/>
                    </a:prstGeom>
                    <a:noFill/>
                    <a:ln>
                      <a:noFill/>
                    </a:ln>
                  </pic:spPr>
                </pic:pic>
              </a:graphicData>
            </a:graphic>
          </wp:inline>
        </w:drawing>
      </w:r>
    </w:p>
    <w:p w14:paraId="07C7B3C5" w14:textId="26C180DA" w:rsidR="00B01669" w:rsidRPr="00611CD7" w:rsidRDefault="00B01669" w:rsidP="00961E9F">
      <w:pPr>
        <w:pStyle w:val="Caption"/>
      </w:pPr>
      <w:r w:rsidRPr="00611CD7">
        <w:rPr>
          <w:i w:val="0"/>
          <w:iCs w:val="0"/>
          <w:noProof/>
          <w:color w:val="auto"/>
          <w:sz w:val="16"/>
          <w:szCs w:val="16"/>
        </w:rPr>
        <w:t xml:space="preserve">Fig </w:t>
      </w:r>
      <w:r w:rsidRPr="00611CD7">
        <w:rPr>
          <w:i w:val="0"/>
          <w:iCs w:val="0"/>
          <w:noProof/>
          <w:color w:val="auto"/>
          <w:sz w:val="16"/>
          <w:szCs w:val="16"/>
        </w:rPr>
        <w:fldChar w:fldCharType="begin"/>
      </w:r>
      <w:r w:rsidRPr="00611CD7">
        <w:rPr>
          <w:i w:val="0"/>
          <w:iCs w:val="0"/>
          <w:noProof/>
          <w:color w:val="auto"/>
          <w:sz w:val="16"/>
          <w:szCs w:val="16"/>
        </w:rPr>
        <w:instrText xml:space="preserve"> SEQ Figure \* ARABIC </w:instrText>
      </w:r>
      <w:r w:rsidRPr="00611CD7">
        <w:rPr>
          <w:i w:val="0"/>
          <w:iCs w:val="0"/>
          <w:noProof/>
          <w:color w:val="auto"/>
          <w:sz w:val="16"/>
          <w:szCs w:val="16"/>
        </w:rPr>
        <w:fldChar w:fldCharType="separate"/>
      </w:r>
      <w:r w:rsidR="00243857">
        <w:rPr>
          <w:i w:val="0"/>
          <w:iCs w:val="0"/>
          <w:noProof/>
          <w:color w:val="auto"/>
          <w:sz w:val="16"/>
          <w:szCs w:val="16"/>
        </w:rPr>
        <w:t>1</w:t>
      </w:r>
      <w:r w:rsidRPr="00611CD7">
        <w:rPr>
          <w:i w:val="0"/>
          <w:iCs w:val="0"/>
          <w:noProof/>
          <w:color w:val="auto"/>
          <w:sz w:val="16"/>
          <w:szCs w:val="16"/>
        </w:rPr>
        <w:fldChar w:fldCharType="end"/>
      </w:r>
      <w:r w:rsidRPr="00611CD7">
        <w:t xml:space="preserve">: </w:t>
      </w:r>
      <w:r w:rsidRPr="00611CD7">
        <w:rPr>
          <w:i w:val="0"/>
          <w:iCs w:val="0"/>
          <w:noProof/>
          <w:color w:val="auto"/>
          <w:sz w:val="16"/>
          <w:szCs w:val="16"/>
        </w:rPr>
        <w:t xml:space="preserve">The encoder-decoder </w:t>
      </w:r>
      <w:r w:rsidR="00DF21BD" w:rsidRPr="00611CD7">
        <w:rPr>
          <w:i w:val="0"/>
          <w:iCs w:val="0"/>
          <w:noProof/>
          <w:color w:val="auto"/>
          <w:sz w:val="16"/>
          <w:szCs w:val="16"/>
        </w:rPr>
        <w:t>process</w:t>
      </w:r>
      <w:r w:rsidRPr="00611CD7">
        <w:rPr>
          <w:i w:val="0"/>
          <w:iCs w:val="0"/>
          <w:noProof/>
          <w:color w:val="auto"/>
          <w:sz w:val="16"/>
          <w:szCs w:val="16"/>
        </w:rPr>
        <w:t xml:space="preserve"> of the Transformer architecture</w:t>
      </w:r>
    </w:p>
    <w:p w14:paraId="55663C53" w14:textId="77777777" w:rsidR="00CA7278" w:rsidRPr="00611CD7" w:rsidRDefault="00CA7278" w:rsidP="00CA7278">
      <w:pPr>
        <w:pStyle w:val="BodyText"/>
      </w:pPr>
      <w:r w:rsidRPr="00611CD7">
        <w:t xml:space="preserve">For </w:t>
      </w:r>
      <w:r w:rsidR="00430949" w:rsidRPr="00611CD7">
        <w:rPr>
          <w:lang w:val="en-IN"/>
        </w:rPr>
        <w:t>this</w:t>
      </w:r>
      <w:r w:rsidRPr="00611CD7">
        <w:t xml:space="preserve"> experiment, </w:t>
      </w:r>
      <w:r w:rsidR="00126B2B" w:rsidRPr="00611CD7">
        <w:rPr>
          <w:lang w:val="en-IN"/>
        </w:rPr>
        <w:t xml:space="preserve">we have used </w:t>
      </w:r>
      <w:r w:rsidR="009C5DB2" w:rsidRPr="00611CD7">
        <w:rPr>
          <w:lang w:val="en-IN"/>
        </w:rPr>
        <w:t xml:space="preserve">three pre-trained transformer models </w:t>
      </w:r>
      <w:r w:rsidR="00430949" w:rsidRPr="00611CD7">
        <w:rPr>
          <w:lang w:val="en-IN"/>
        </w:rPr>
        <w:t xml:space="preserve">DistilBERT, xlm-RoBERTa </w:t>
      </w:r>
      <w:r w:rsidR="009C5DB2" w:rsidRPr="00611CD7">
        <w:rPr>
          <w:lang w:val="en-IN"/>
        </w:rPr>
        <w:t xml:space="preserve">and </w:t>
      </w:r>
      <w:r w:rsidR="00126B2B" w:rsidRPr="00611CD7">
        <w:rPr>
          <w:lang w:val="en-IN"/>
        </w:rPr>
        <w:t>GPT-NEO-125M</w:t>
      </w:r>
      <w:r w:rsidR="000A2CF4" w:rsidRPr="00611CD7">
        <w:rPr>
          <w:lang w:val="en-IN"/>
        </w:rPr>
        <w:t xml:space="preserve"> for text classification</w:t>
      </w:r>
      <w:r w:rsidR="00126B2B" w:rsidRPr="00611CD7">
        <w:rPr>
          <w:lang w:val="en-IN"/>
        </w:rPr>
        <w:t xml:space="preserve">. </w:t>
      </w:r>
      <w:r w:rsidRPr="00611CD7">
        <w:t xml:space="preserve">DistilBERT and </w:t>
      </w:r>
      <w:r w:rsidR="00D535C4" w:rsidRPr="00611CD7">
        <w:rPr>
          <w:lang w:val="en-IN"/>
        </w:rPr>
        <w:t>xlm-</w:t>
      </w:r>
      <w:r w:rsidRPr="00611CD7">
        <w:t xml:space="preserve">RoBERTa are two state of the art transformer models developed over the BERT model. DistilBERT is a smaller and efficient version of BERT while </w:t>
      </w:r>
      <w:r w:rsidR="00D535C4" w:rsidRPr="00611CD7">
        <w:rPr>
          <w:lang w:val="en-IN"/>
        </w:rPr>
        <w:t>xlm-</w:t>
      </w:r>
      <w:r w:rsidRPr="00611CD7">
        <w:t xml:space="preserve">RoBERTa is a larger and more powerful </w:t>
      </w:r>
      <w:r w:rsidR="00801CDE" w:rsidRPr="00611CD7">
        <w:rPr>
          <w:lang w:val="en-IN"/>
        </w:rPr>
        <w:t xml:space="preserve">BERT </w:t>
      </w:r>
      <w:r w:rsidRPr="00611CD7">
        <w:t>model that has shown promising performance on a wide range of NLP tasks. GPT-N</w:t>
      </w:r>
      <w:r w:rsidR="00C94C79" w:rsidRPr="00611CD7">
        <w:rPr>
          <w:lang w:val="en-IN"/>
        </w:rPr>
        <w:t>EO</w:t>
      </w:r>
      <w:r w:rsidRPr="00611CD7">
        <w:t>-125M</w:t>
      </w:r>
      <w:r w:rsidR="00D535C4" w:rsidRPr="00611CD7">
        <w:rPr>
          <w:lang w:val="en-IN"/>
        </w:rPr>
        <w:t xml:space="preserve"> is a GPT based transformer model trained with 125 million parameters. </w:t>
      </w:r>
      <w:r w:rsidRPr="00611CD7">
        <w:t xml:space="preserve">While GPT models are primarily designed for language modelling and text generation, it has also shown impressive performance regarding text classification </w:t>
      </w:r>
      <w:r w:rsidR="00741F7A" w:rsidRPr="00611CD7">
        <w:rPr>
          <w:lang w:val="en-IN"/>
        </w:rPr>
        <w:t>tasks</w:t>
      </w:r>
      <w:r w:rsidRPr="00611CD7">
        <w:t>.</w:t>
      </w:r>
    </w:p>
    <w:p w14:paraId="7E2E82EC" w14:textId="01EC39D5" w:rsidR="009D1646" w:rsidRPr="00611CD7" w:rsidRDefault="00CA7278" w:rsidP="009D1646">
      <w:pPr>
        <w:pStyle w:val="BodyText"/>
        <w:rPr>
          <w:lang w:val="en-IN"/>
        </w:rPr>
      </w:pPr>
      <w:r w:rsidRPr="00611CD7">
        <w:t xml:space="preserve">   Additionally, we have used a fine-tuned version of SciBERT model for performing named entity recognition with regards to identifying drug names and effects from natural text inputs. SciBERT is pre-trained on a large corpus of scientific publications, including abstracts and full-text articles from various domains such as computer science, biology, chemistry, and physics. </w:t>
      </w:r>
      <w:r w:rsidR="00726AA6" w:rsidRPr="00611CD7">
        <w:rPr>
          <w:lang w:val="en-IN"/>
        </w:rPr>
        <w:t xml:space="preserve">The NER and classification output is used to design custom prompts </w:t>
      </w:r>
      <w:r w:rsidR="009D1646" w:rsidRPr="00611CD7">
        <w:rPr>
          <w:lang w:val="en-IN"/>
        </w:rPr>
        <w:t xml:space="preserve">for </w:t>
      </w:r>
      <w:r w:rsidR="00726AA6" w:rsidRPr="00611CD7">
        <w:rPr>
          <w:lang w:val="en-IN"/>
        </w:rPr>
        <w:t>generat</w:t>
      </w:r>
      <w:r w:rsidR="009D1646" w:rsidRPr="00611CD7">
        <w:rPr>
          <w:lang w:val="en-IN"/>
        </w:rPr>
        <w:t>ing</w:t>
      </w:r>
      <w:r w:rsidR="00726AA6" w:rsidRPr="00611CD7">
        <w:rPr>
          <w:lang w:val="en-IN"/>
        </w:rPr>
        <w:t xml:space="preserve"> causality</w:t>
      </w:r>
      <w:r w:rsidR="006F043A" w:rsidRPr="00611CD7">
        <w:rPr>
          <w:lang w:val="en-IN"/>
        </w:rPr>
        <w:t xml:space="preserve"> </w:t>
      </w:r>
      <w:r w:rsidR="00726AA6" w:rsidRPr="00611CD7">
        <w:rPr>
          <w:lang w:val="en-IN"/>
        </w:rPr>
        <w:t>explanation using generative AI.</w:t>
      </w:r>
      <w:r w:rsidR="009D1646" w:rsidRPr="00611CD7">
        <w:rPr>
          <w:lang w:val="en-IN"/>
        </w:rPr>
        <w:t xml:space="preserve"> </w:t>
      </w:r>
    </w:p>
    <w:p w14:paraId="7EF4CC83" w14:textId="11AFFFCE" w:rsidR="005B60C7" w:rsidRPr="00611CD7" w:rsidRDefault="00DF31FC" w:rsidP="00DF31FC">
      <w:pPr>
        <w:pStyle w:val="BodyText"/>
        <w:ind w:firstLine="0"/>
        <w:rPr>
          <w:lang w:val="en-IN"/>
        </w:rPr>
      </w:pPr>
      <w:r w:rsidRPr="00611CD7">
        <w:rPr>
          <w:noProof/>
          <w:lang w:val="en-IN"/>
        </w:rPr>
        <w:drawing>
          <wp:inline distT="0" distB="0" distL="0" distR="0" wp14:anchorId="19C22E90" wp14:editId="1B757177">
            <wp:extent cx="3095472" cy="90853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35643" cy="920328"/>
                    </a:xfrm>
                    <a:prstGeom prst="rect">
                      <a:avLst/>
                    </a:prstGeom>
                    <a:noFill/>
                  </pic:spPr>
                </pic:pic>
              </a:graphicData>
            </a:graphic>
          </wp:inline>
        </w:drawing>
      </w:r>
    </w:p>
    <w:p w14:paraId="1056BB66" w14:textId="26CE908A" w:rsidR="005B60C7" w:rsidRPr="00611CD7" w:rsidRDefault="005B60C7" w:rsidP="005B60C7">
      <w:pPr>
        <w:pStyle w:val="Caption"/>
        <w:rPr>
          <w:i w:val="0"/>
          <w:iCs w:val="0"/>
          <w:noProof/>
          <w:color w:val="auto"/>
          <w:sz w:val="16"/>
          <w:szCs w:val="16"/>
        </w:rPr>
      </w:pPr>
      <w:r w:rsidRPr="00611CD7">
        <w:rPr>
          <w:i w:val="0"/>
          <w:iCs w:val="0"/>
          <w:noProof/>
          <w:color w:val="auto"/>
          <w:sz w:val="16"/>
          <w:szCs w:val="16"/>
        </w:rPr>
        <w:t xml:space="preserve">Fig </w:t>
      </w:r>
      <w:r w:rsidRPr="00611CD7">
        <w:rPr>
          <w:i w:val="0"/>
          <w:iCs w:val="0"/>
          <w:noProof/>
          <w:color w:val="auto"/>
          <w:sz w:val="16"/>
          <w:szCs w:val="16"/>
        </w:rPr>
        <w:fldChar w:fldCharType="begin"/>
      </w:r>
      <w:r w:rsidRPr="00611CD7">
        <w:rPr>
          <w:i w:val="0"/>
          <w:iCs w:val="0"/>
          <w:noProof/>
          <w:color w:val="auto"/>
          <w:sz w:val="16"/>
          <w:szCs w:val="16"/>
        </w:rPr>
        <w:instrText xml:space="preserve"> SEQ Figure \* ARABIC </w:instrText>
      </w:r>
      <w:r w:rsidRPr="00611CD7">
        <w:rPr>
          <w:i w:val="0"/>
          <w:iCs w:val="0"/>
          <w:noProof/>
          <w:color w:val="auto"/>
          <w:sz w:val="16"/>
          <w:szCs w:val="16"/>
        </w:rPr>
        <w:fldChar w:fldCharType="separate"/>
      </w:r>
      <w:r w:rsidR="00243857">
        <w:rPr>
          <w:i w:val="0"/>
          <w:iCs w:val="0"/>
          <w:noProof/>
          <w:color w:val="auto"/>
          <w:sz w:val="16"/>
          <w:szCs w:val="16"/>
        </w:rPr>
        <w:t>2</w:t>
      </w:r>
      <w:r w:rsidRPr="00611CD7">
        <w:rPr>
          <w:i w:val="0"/>
          <w:iCs w:val="0"/>
          <w:noProof/>
          <w:color w:val="auto"/>
          <w:sz w:val="16"/>
          <w:szCs w:val="16"/>
        </w:rPr>
        <w:fldChar w:fldCharType="end"/>
      </w:r>
      <w:r w:rsidR="003D6434" w:rsidRPr="00611CD7">
        <w:rPr>
          <w:i w:val="0"/>
          <w:iCs w:val="0"/>
          <w:noProof/>
          <w:color w:val="auto"/>
          <w:sz w:val="16"/>
          <w:szCs w:val="16"/>
        </w:rPr>
        <w:t xml:space="preserve">: </w:t>
      </w:r>
      <w:r w:rsidRPr="00611CD7">
        <w:rPr>
          <w:i w:val="0"/>
          <w:iCs w:val="0"/>
          <w:noProof/>
          <w:color w:val="auto"/>
          <w:sz w:val="16"/>
          <w:szCs w:val="16"/>
        </w:rPr>
        <w:t xml:space="preserve"> Process flow diagram of the experiment process</w:t>
      </w:r>
    </w:p>
    <w:p w14:paraId="6A5FEAA1" w14:textId="77777777" w:rsidR="009303D9" w:rsidRPr="00611CD7" w:rsidRDefault="001E4A3C" w:rsidP="002B00C3">
      <w:pPr>
        <w:pStyle w:val="Heading2"/>
        <w:numPr>
          <w:ilvl w:val="1"/>
          <w:numId w:val="4"/>
        </w:numPr>
      </w:pPr>
      <w:r w:rsidRPr="00611CD7">
        <w:t>Dataset Used: Ade_corpus_v2</w:t>
      </w:r>
    </w:p>
    <w:p w14:paraId="7CB913A0" w14:textId="7537E103" w:rsidR="001E4A3C" w:rsidRPr="00611CD7" w:rsidRDefault="001E4A3C" w:rsidP="001E4A3C">
      <w:pPr>
        <w:pStyle w:val="BodyText"/>
        <w:rPr>
          <w:lang w:val="en-US"/>
        </w:rPr>
      </w:pPr>
      <w:r w:rsidRPr="00611CD7">
        <w:rPr>
          <w:lang w:val="en-US"/>
        </w:rPr>
        <w:t>In this study, we have used the Ade</w:t>
      </w:r>
      <w:r w:rsidR="00207F2D" w:rsidRPr="00611CD7">
        <w:rPr>
          <w:lang w:val="en-US"/>
        </w:rPr>
        <w:t>-</w:t>
      </w:r>
      <w:r w:rsidRPr="00611CD7">
        <w:rPr>
          <w:lang w:val="en-US"/>
        </w:rPr>
        <w:t>corpus</w:t>
      </w:r>
      <w:r w:rsidR="00207F2D" w:rsidRPr="00611CD7">
        <w:rPr>
          <w:lang w:val="en-US"/>
        </w:rPr>
        <w:t>-</w:t>
      </w:r>
      <w:r w:rsidRPr="00611CD7">
        <w:rPr>
          <w:lang w:val="en-US"/>
        </w:rPr>
        <w:t>v2</w:t>
      </w:r>
      <w:r w:rsidR="00207F2D" w:rsidRPr="00611CD7">
        <w:rPr>
          <w:lang w:val="en-US"/>
        </w:rPr>
        <w:t>-</w:t>
      </w:r>
      <w:r w:rsidRPr="00611CD7">
        <w:rPr>
          <w:lang w:val="en-US"/>
        </w:rPr>
        <w:t>classifcation dataset, comprising of 23.5K labelled records classified as ADE or not, along with the relation extraction between ADE and drug</w:t>
      </w:r>
      <w:r w:rsidR="00785296" w:rsidRPr="00611CD7">
        <w:rPr>
          <w:lang w:val="en-US"/>
        </w:rPr>
        <w:t xml:space="preserve"> </w:t>
      </w:r>
      <w:r w:rsidR="00D05DAB" w:rsidRPr="00611CD7">
        <w:rPr>
          <w:lang w:val="en-US"/>
        </w:rPr>
        <w:fldChar w:fldCharType="begin" w:fldLock="1"/>
      </w:r>
      <w:r w:rsidR="00D05DAB" w:rsidRPr="00611CD7">
        <w:rPr>
          <w:lang w:val="en-US"/>
        </w:rPr>
        <w:instrText>ADDIN CSL_CITATION {"citationItems":[{"id":"ITEM-1","itemData":{"URL":"https://huggingface.co/datasets/ade_corpus_v2/viewer/Ade_corpus_v2_classification/train","accessed":{"date-parts":[["2023","5","25"]]},"id":"ITEM-1","issued":{"date-parts":[["0"]]},"title":"ade_corpus_v2 · Datasets at Hugging Face","type":"webpage"},"uris":["http://www.mendeley.com/documents/?uuid=4ceb2e4d-68d7-3f1d-bd47-e521a3a193ba"]}],"mendeley":{"formattedCitation":"[15]","plainTextFormattedCitation":"[15]","previouslyFormattedCitation":"[15]"},"properties":{"noteIndex":0},"schema":"https://github.com/citation-style-language/schema/raw/master/csl-citation.json"}</w:instrText>
      </w:r>
      <w:r w:rsidR="00D05DAB" w:rsidRPr="00611CD7">
        <w:rPr>
          <w:lang w:val="en-US"/>
        </w:rPr>
        <w:fldChar w:fldCharType="separate"/>
      </w:r>
      <w:r w:rsidR="00D05DAB" w:rsidRPr="00611CD7">
        <w:rPr>
          <w:noProof/>
          <w:lang w:val="en-US"/>
        </w:rPr>
        <w:t>[15]</w:t>
      </w:r>
      <w:r w:rsidR="00D05DAB" w:rsidRPr="00611CD7">
        <w:rPr>
          <w:lang w:val="en-US"/>
        </w:rPr>
        <w:fldChar w:fldCharType="end"/>
      </w:r>
      <w:r w:rsidRPr="00611CD7">
        <w:rPr>
          <w:lang w:val="en-US"/>
        </w:rPr>
        <w:t xml:space="preserve">. The records in the form of natural texts, were collected from various online forums and medical journals regarding mentions of drugs and their effects on patients. Among the 23.5K records, 17.5K records have been used for fine-tuning our transformer models and rest of </w:t>
      </w:r>
      <w:r w:rsidRPr="00611CD7">
        <w:rPr>
          <w:lang w:val="en-US"/>
        </w:rPr>
        <w:t xml:space="preserve">the 6K records were used for evaluating the performance metrics. The ADE-Corpus-V2 </w:t>
      </w:r>
      <w:r w:rsidR="000C58F6" w:rsidRPr="00611CD7">
        <w:rPr>
          <w:lang w:val="en-US"/>
        </w:rPr>
        <w:t>d</w:t>
      </w:r>
      <w:r w:rsidRPr="00611CD7">
        <w:rPr>
          <w:lang w:val="en-US"/>
        </w:rPr>
        <w:t xml:space="preserve">ataset is a collection of data on Adverse Drug Reactions (ADR). The dataset also provides information about the relationships between drugs and adverse effects through two files, DRUG-AE.rel and DRUG-DOSE.rel. These files provide data on the relationships between drugs and adverse effects and dosages respectively. Additionally, the dataset contains a file named ADE-NEG.txt that includes all the sentences in the ADE corpus that do not have any drug-related adverse effects. </w:t>
      </w:r>
    </w:p>
    <w:p w14:paraId="6332EBF7" w14:textId="52956D14" w:rsidR="009303D9" w:rsidRPr="00611CD7" w:rsidRDefault="001E4A3C" w:rsidP="001E4A3C">
      <w:pPr>
        <w:pStyle w:val="BodyText"/>
        <w:rPr>
          <w:lang w:val="en-US"/>
        </w:rPr>
      </w:pPr>
      <w:r w:rsidRPr="00611CD7">
        <w:rPr>
          <w:lang w:val="en-US"/>
        </w:rPr>
        <w:t xml:space="preserve">    In the case of ADR classification, high precision is desirable to avoid false positives, which can result in serious consequences for patient safety. However, high recall is also important to avoid false negatives, which can result in missed opportunities for early detection and prevention of ADRs. This work has used evaluation metrics including accuracy</w:t>
      </w:r>
      <w:r w:rsidR="006256EA" w:rsidRPr="00611CD7">
        <w:rPr>
          <w:lang w:val="en-US"/>
        </w:rPr>
        <w:t>(A)</w:t>
      </w:r>
      <w:r w:rsidRPr="00611CD7">
        <w:rPr>
          <w:lang w:val="en-US"/>
        </w:rPr>
        <w:t>, precision</w:t>
      </w:r>
      <w:r w:rsidR="006256EA" w:rsidRPr="00611CD7">
        <w:rPr>
          <w:lang w:val="en-US"/>
        </w:rPr>
        <w:t>(P)</w:t>
      </w:r>
      <w:r w:rsidRPr="00611CD7">
        <w:rPr>
          <w:lang w:val="en-US"/>
        </w:rPr>
        <w:t>, recall</w:t>
      </w:r>
      <w:r w:rsidR="006256EA" w:rsidRPr="00611CD7">
        <w:rPr>
          <w:lang w:val="en-US"/>
        </w:rPr>
        <w:t>(R)</w:t>
      </w:r>
      <w:r w:rsidRPr="00611CD7">
        <w:rPr>
          <w:lang w:val="en-US"/>
        </w:rPr>
        <w:t>, and F1 score for which the equations are given below,</w:t>
      </w:r>
    </w:p>
    <w:p w14:paraId="339352E6" w14:textId="77777777" w:rsidR="001E4A3C" w:rsidRPr="00611CD7" w:rsidRDefault="001E4A3C" w:rsidP="001E4A3C">
      <w:pPr>
        <w:pStyle w:val="BodyText"/>
        <w:rPr>
          <w:lang w:val="en-US"/>
        </w:rPr>
      </w:pPr>
      <w:r w:rsidRPr="00611CD7">
        <w:rPr>
          <w:lang w:val="en-US"/>
        </w:rPr>
        <w:t xml:space="preserve">                    </w:t>
      </w:r>
      <m:oMath>
        <m:r>
          <w:rPr>
            <w:rFonts w:ascii="Cambria Math" w:eastAsia="Times New Roman" w:hAnsi="Cambria Math"/>
          </w:rPr>
          <m:t>Accuracy =</m:t>
        </m:r>
        <m:f>
          <m:fPr>
            <m:ctrlPr>
              <w:rPr>
                <w:rFonts w:ascii="Cambria Math" w:eastAsia="Times New Roman" w:hAnsi="Cambria Math"/>
                <w:i/>
              </w:rPr>
            </m:ctrlPr>
          </m:fPr>
          <m:num>
            <m:d>
              <m:dPr>
                <m:ctrlPr>
                  <w:rPr>
                    <w:rFonts w:ascii="Cambria Math" w:eastAsia="Times New Roman" w:hAnsi="Cambria Math"/>
                    <w:i/>
                  </w:rPr>
                </m:ctrlPr>
              </m:dPr>
              <m:e>
                <m:r>
                  <w:rPr>
                    <w:rFonts w:ascii="Cambria Math" w:eastAsia="Times New Roman" w:hAnsi="Cambria Math"/>
                  </w:rPr>
                  <m:t>TP+TN</m:t>
                </m:r>
              </m:e>
            </m:d>
          </m:num>
          <m:den>
            <m:d>
              <m:dPr>
                <m:ctrlPr>
                  <w:rPr>
                    <w:rFonts w:ascii="Cambria Math" w:eastAsia="Times New Roman" w:hAnsi="Cambria Math"/>
                    <w:i/>
                  </w:rPr>
                </m:ctrlPr>
              </m:dPr>
              <m:e>
                <m:r>
                  <w:rPr>
                    <w:rFonts w:ascii="Cambria Math" w:eastAsia="Times New Roman" w:hAnsi="Cambria Math"/>
                  </w:rPr>
                  <m:t>TP+TN+FP+FN</m:t>
                </m:r>
              </m:e>
            </m:d>
          </m:den>
        </m:f>
      </m:oMath>
      <w:r w:rsidRPr="00611CD7">
        <w:rPr>
          <w:lang w:val="en-US"/>
        </w:rPr>
        <w:t xml:space="preserve">                       (2)</w:t>
      </w:r>
    </w:p>
    <w:p w14:paraId="35E0182C" w14:textId="77777777" w:rsidR="001E4A3C" w:rsidRPr="00611CD7" w:rsidRDefault="001E4A3C" w:rsidP="001E4A3C">
      <w:pPr>
        <w:pStyle w:val="BodyText"/>
        <w:ind w:left="288" w:firstLine="0"/>
        <w:jc w:val="center"/>
        <w:rPr>
          <w:lang w:val="en-US"/>
        </w:rPr>
      </w:pPr>
      <w:r w:rsidRPr="00611CD7">
        <w:rPr>
          <w:lang w:val="en-US"/>
        </w:rPr>
        <w:t xml:space="preserve">                   </w:t>
      </w:r>
      <m:oMath>
        <m:r>
          <w:rPr>
            <w:rFonts w:ascii="Cambria Math" w:eastAsia="Times New Roman" w:hAnsi="Cambria Math"/>
          </w:rPr>
          <m:t xml:space="preserve">Precision= </m:t>
        </m:r>
        <m:f>
          <m:fPr>
            <m:ctrlPr>
              <w:rPr>
                <w:rFonts w:ascii="Cambria Math" w:eastAsia="Times New Roman" w:hAnsi="Cambria Math"/>
                <w:i/>
              </w:rPr>
            </m:ctrlPr>
          </m:fPr>
          <m:num>
            <m:r>
              <w:rPr>
                <w:rFonts w:ascii="Cambria Math" w:eastAsia="Times New Roman" w:hAnsi="Cambria Math"/>
              </w:rPr>
              <m:t>TP</m:t>
            </m:r>
          </m:num>
          <m:den>
            <m:r>
              <w:rPr>
                <w:rFonts w:ascii="Cambria Math" w:eastAsia="Times New Roman" w:hAnsi="Cambria Math"/>
              </w:rPr>
              <m:t>(TP+FP)</m:t>
            </m:r>
          </m:den>
        </m:f>
      </m:oMath>
      <w:r w:rsidRPr="00611CD7">
        <w:rPr>
          <w:lang w:val="en-US"/>
        </w:rPr>
        <w:t xml:space="preserve">                                  (3)          </w:t>
      </w:r>
    </w:p>
    <w:p w14:paraId="710C28EC" w14:textId="77777777" w:rsidR="001E4A3C" w:rsidRPr="00611CD7" w:rsidRDefault="001E4A3C" w:rsidP="001E4A3C">
      <w:pPr>
        <w:pStyle w:val="BodyText"/>
        <w:ind w:left="288" w:firstLine="0"/>
        <w:jc w:val="left"/>
        <w:rPr>
          <w:lang w:val="en-US"/>
        </w:rPr>
      </w:pPr>
      <w:bookmarkStart w:id="0" w:name="_Hlk134778727"/>
      <w:r w:rsidRPr="00611CD7">
        <w:rPr>
          <w:lang w:val="en-US"/>
        </w:rPr>
        <w:t xml:space="preserve">                   </w:t>
      </w:r>
      <m:oMath>
        <m:r>
          <w:rPr>
            <w:rFonts w:ascii="Cambria Math" w:eastAsia="Times New Roman" w:hAnsi="Cambria Math"/>
          </w:rPr>
          <m:t xml:space="preserve">Recall= </m:t>
        </m:r>
        <m:f>
          <m:fPr>
            <m:ctrlPr>
              <w:rPr>
                <w:rFonts w:ascii="Cambria Math" w:eastAsia="Times New Roman" w:hAnsi="Cambria Math"/>
                <w:i/>
              </w:rPr>
            </m:ctrlPr>
          </m:fPr>
          <m:num>
            <m:r>
              <w:rPr>
                <w:rFonts w:ascii="Cambria Math" w:eastAsia="Times New Roman" w:hAnsi="Cambria Math"/>
              </w:rPr>
              <m:t>TP</m:t>
            </m:r>
          </m:num>
          <m:den>
            <m:r>
              <w:rPr>
                <w:rFonts w:ascii="Cambria Math" w:eastAsia="Times New Roman" w:hAnsi="Cambria Math"/>
              </w:rPr>
              <m:t>(TP+FN)</m:t>
            </m:r>
          </m:den>
        </m:f>
      </m:oMath>
      <w:bookmarkEnd w:id="0"/>
      <w:r w:rsidRPr="00611CD7">
        <w:rPr>
          <w:sz w:val="14"/>
          <w:szCs w:val="14"/>
          <w:lang w:val="en-US"/>
        </w:rPr>
        <w:t xml:space="preserve">                                                         </w:t>
      </w:r>
      <w:r w:rsidRPr="00611CD7">
        <w:rPr>
          <w:lang w:val="en-US"/>
        </w:rPr>
        <w:t>(4)</w:t>
      </w:r>
    </w:p>
    <w:p w14:paraId="7A8AD6DF" w14:textId="77777777" w:rsidR="001E4A3C" w:rsidRPr="00611CD7" w:rsidRDefault="001E4A3C" w:rsidP="001E4A3C">
      <w:pPr>
        <w:pStyle w:val="BodyText"/>
        <w:ind w:left="288" w:firstLine="0"/>
        <w:jc w:val="left"/>
        <w:rPr>
          <w:lang w:val="en-US"/>
        </w:rPr>
      </w:pPr>
      <w:r w:rsidRPr="00611CD7">
        <w:rPr>
          <w:lang w:val="en-US"/>
        </w:rPr>
        <w:t xml:space="preserve">                    </w:t>
      </w:r>
      <m:oMath>
        <m:r>
          <w:rPr>
            <w:rFonts w:ascii="Cambria Math" w:eastAsia="Times New Roman" w:hAnsi="Cambria Math"/>
          </w:rPr>
          <m:t xml:space="preserve">F1 Score= </m:t>
        </m:r>
        <m:f>
          <m:fPr>
            <m:ctrlPr>
              <w:rPr>
                <w:rFonts w:ascii="Cambria Math" w:eastAsia="Times New Roman" w:hAnsi="Cambria Math"/>
                <w:i/>
              </w:rPr>
            </m:ctrlPr>
          </m:fPr>
          <m:num>
            <m:r>
              <w:rPr>
                <w:rFonts w:ascii="Cambria Math" w:eastAsia="Times New Roman" w:hAnsi="Cambria Math"/>
              </w:rPr>
              <m:t>2*(Precision*Recall)</m:t>
            </m:r>
          </m:num>
          <m:den>
            <m:r>
              <w:rPr>
                <w:rFonts w:ascii="Cambria Math" w:eastAsia="Times New Roman" w:hAnsi="Cambria Math"/>
              </w:rPr>
              <m:t>(Precision+Recall)</m:t>
            </m:r>
          </m:den>
        </m:f>
      </m:oMath>
      <w:r w:rsidRPr="00611CD7">
        <w:rPr>
          <w:lang w:val="en-US"/>
        </w:rPr>
        <w:t xml:space="preserve">                 (5)</w:t>
      </w:r>
    </w:p>
    <w:p w14:paraId="313A9A2A" w14:textId="1C497FF1" w:rsidR="0066712F" w:rsidRPr="00611CD7" w:rsidRDefault="008334DE" w:rsidP="00E04944">
      <w:pPr>
        <w:pStyle w:val="BodyText"/>
        <w:ind w:left="288" w:firstLine="0"/>
        <w:rPr>
          <w:lang w:val="en-US"/>
        </w:rPr>
      </w:pPr>
      <w:r w:rsidRPr="00611CD7">
        <w:rPr>
          <w:lang w:val="en-US"/>
        </w:rPr>
        <w:t xml:space="preserve">Where, TP </w:t>
      </w:r>
      <w:r w:rsidR="0066712F" w:rsidRPr="00611CD7">
        <w:rPr>
          <w:lang w:val="en-US"/>
        </w:rPr>
        <w:t xml:space="preserve">= </w:t>
      </w:r>
      <w:r w:rsidRPr="00611CD7">
        <w:rPr>
          <w:lang w:val="en-US"/>
        </w:rPr>
        <w:t xml:space="preserve">true positive, </w:t>
      </w:r>
    </w:p>
    <w:p w14:paraId="3B35C297" w14:textId="4ABDF5C0" w:rsidR="0066712F" w:rsidRPr="00611CD7" w:rsidRDefault="008334DE" w:rsidP="00E04944">
      <w:pPr>
        <w:pStyle w:val="BodyText"/>
        <w:ind w:left="288" w:firstLine="0"/>
      </w:pPr>
      <w:r w:rsidRPr="00611CD7">
        <w:t xml:space="preserve">TN </w:t>
      </w:r>
      <w:r w:rsidR="0066712F" w:rsidRPr="00611CD7">
        <w:rPr>
          <w:lang w:val="en-IN"/>
        </w:rPr>
        <w:t xml:space="preserve">= </w:t>
      </w:r>
      <w:r w:rsidRPr="00611CD7">
        <w:t>true negative,</w:t>
      </w:r>
    </w:p>
    <w:p w14:paraId="7B7870D0" w14:textId="74899F3D" w:rsidR="0066712F" w:rsidRPr="00611CD7" w:rsidRDefault="00E04944" w:rsidP="00E04944">
      <w:pPr>
        <w:pStyle w:val="BodyText"/>
        <w:ind w:left="288" w:firstLine="0"/>
      </w:pPr>
      <w:r w:rsidRPr="00611CD7">
        <w:rPr>
          <w:lang w:val="en-US"/>
        </w:rPr>
        <w:t xml:space="preserve"> </w:t>
      </w:r>
      <w:r w:rsidRPr="00611CD7">
        <w:t xml:space="preserve">FP </w:t>
      </w:r>
      <w:r w:rsidR="0066712F" w:rsidRPr="00611CD7">
        <w:rPr>
          <w:lang w:val="en-IN"/>
        </w:rPr>
        <w:t xml:space="preserve">= </w:t>
      </w:r>
      <w:r w:rsidRPr="00611CD7">
        <w:t>false positive</w:t>
      </w:r>
      <w:r w:rsidR="0066712F" w:rsidRPr="00611CD7">
        <w:rPr>
          <w:lang w:val="en-IN"/>
        </w:rPr>
        <w:t>,</w:t>
      </w:r>
      <w:r w:rsidRPr="00611CD7">
        <w:t xml:space="preserve"> </w:t>
      </w:r>
    </w:p>
    <w:p w14:paraId="3B623401" w14:textId="5EAED4DB" w:rsidR="008334DE" w:rsidRPr="00611CD7" w:rsidRDefault="00E04944" w:rsidP="00E04944">
      <w:pPr>
        <w:pStyle w:val="BodyText"/>
        <w:ind w:left="288" w:firstLine="0"/>
        <w:rPr>
          <w:lang w:val="en-US"/>
        </w:rPr>
      </w:pPr>
      <w:r w:rsidRPr="00611CD7">
        <w:t xml:space="preserve">FN </w:t>
      </w:r>
      <w:r w:rsidR="0066712F" w:rsidRPr="00611CD7">
        <w:rPr>
          <w:lang w:val="en-IN"/>
        </w:rPr>
        <w:t xml:space="preserve">= </w:t>
      </w:r>
      <w:r w:rsidRPr="00611CD7">
        <w:t>false negative.</w:t>
      </w:r>
    </w:p>
    <w:p w14:paraId="4171E21B" w14:textId="77777777" w:rsidR="009303D9" w:rsidRPr="00611CD7" w:rsidRDefault="00207F2D" w:rsidP="00363E72">
      <w:pPr>
        <w:pStyle w:val="Heading1"/>
        <w:numPr>
          <w:ilvl w:val="0"/>
          <w:numId w:val="4"/>
        </w:numPr>
        <w:tabs>
          <w:tab w:val="clear" w:pos="1352"/>
          <w:tab w:val="num" w:pos="576"/>
        </w:tabs>
        <w:ind w:left="0" w:firstLine="0"/>
      </w:pPr>
      <w:r w:rsidRPr="00611CD7">
        <w:t>Results and Analysis</w:t>
      </w:r>
    </w:p>
    <w:p w14:paraId="48FBF42F" w14:textId="6969D494" w:rsidR="009303D9" w:rsidRPr="00611CD7" w:rsidRDefault="009F25C4" w:rsidP="00E7596C">
      <w:pPr>
        <w:pStyle w:val="BodyText"/>
      </w:pPr>
      <w:r w:rsidRPr="00611CD7">
        <w:t xml:space="preserve">From our experiments, we have tried to </w:t>
      </w:r>
      <w:r w:rsidR="00353910" w:rsidRPr="00611CD7">
        <w:rPr>
          <w:lang w:val="en-IN"/>
        </w:rPr>
        <w:t>assess</w:t>
      </w:r>
      <w:r w:rsidRPr="00611CD7">
        <w:t xml:space="preserve"> the performance of all three fine-tuned versions</w:t>
      </w:r>
      <w:r w:rsidR="00000736" w:rsidRPr="00611CD7">
        <w:rPr>
          <w:lang w:val="en-IN"/>
        </w:rPr>
        <w:t xml:space="preserve"> of the pre-trained models</w:t>
      </w:r>
      <w:r w:rsidRPr="00611CD7">
        <w:t xml:space="preserve"> with regards to the specific task of classifying a natural text as ADR related. We have also analysed the fine-tuned models’ performance based on their training and validation loss data. Finally, we have </w:t>
      </w:r>
      <w:r w:rsidR="00BC5B64" w:rsidRPr="00611CD7">
        <w:rPr>
          <w:lang w:val="en-IN"/>
        </w:rPr>
        <w:t>explored identification of</w:t>
      </w:r>
      <w:r w:rsidRPr="00611CD7">
        <w:t xml:space="preserve"> causality relationship based on the output of the classification and the NER task which has been done using </w:t>
      </w:r>
      <w:r w:rsidR="004E7FC6" w:rsidRPr="00611CD7">
        <w:rPr>
          <w:lang w:val="en-US"/>
        </w:rPr>
        <w:t xml:space="preserve">the </w:t>
      </w:r>
      <w:r w:rsidRPr="00611CD7">
        <w:t>fine-tuned SciBERT model.</w:t>
      </w:r>
    </w:p>
    <w:p w14:paraId="2ABB7EFC" w14:textId="6709BE8A" w:rsidR="00DF035F" w:rsidRPr="00611CD7" w:rsidRDefault="0036404E" w:rsidP="00786E75">
      <w:pPr>
        <w:pStyle w:val="Heading2"/>
        <w:numPr>
          <w:ilvl w:val="1"/>
          <w:numId w:val="4"/>
        </w:numPr>
      </w:pPr>
      <w:r w:rsidRPr="00611CD7">
        <w:t>Evaluation</w:t>
      </w:r>
      <w:r w:rsidR="00C968CA" w:rsidRPr="00611CD7">
        <w:t xml:space="preserve"> the fine-tuned models in terms of detecting ADR</w:t>
      </w:r>
      <w:r w:rsidR="00457E28" w:rsidRPr="00611CD7">
        <w:t xml:space="preserve"> </w:t>
      </w:r>
    </w:p>
    <w:p w14:paraId="42328AF0" w14:textId="62FAC0D3" w:rsidR="00943FB5" w:rsidRPr="00611CD7" w:rsidRDefault="00943FB5" w:rsidP="00943FB5">
      <w:pPr>
        <w:pStyle w:val="tablehead"/>
      </w:pPr>
      <w:r w:rsidRPr="00611CD7">
        <w:t xml:space="preserve">Performance </w:t>
      </w:r>
      <w:r w:rsidR="002A34C9" w:rsidRPr="00611CD7">
        <w:t xml:space="preserve">metrics </w:t>
      </w:r>
      <w:r w:rsidRPr="00611CD7">
        <w:t>of the Fine-Tuned Models in Detecting ADR</w:t>
      </w:r>
    </w:p>
    <w:tbl>
      <w:tblPr>
        <w:tblpPr w:leftFromText="180" w:rightFromText="180" w:vertAnchor="text" w:horzAnchor="margin" w:tblpXSpec="right" w:tblpY="76"/>
        <w:tblW w:w="4822" w:type="dxa"/>
        <w:tblLayout w:type="fixed"/>
        <w:tblLook w:val="04A0" w:firstRow="1" w:lastRow="0" w:firstColumn="1" w:lastColumn="0" w:noHBand="0" w:noVBand="1"/>
      </w:tblPr>
      <w:tblGrid>
        <w:gridCol w:w="1273"/>
        <w:gridCol w:w="994"/>
        <w:gridCol w:w="852"/>
        <w:gridCol w:w="851"/>
        <w:gridCol w:w="852"/>
      </w:tblGrid>
      <w:tr w:rsidR="00431FCE" w:rsidRPr="00611CD7" w14:paraId="4DB1AEA5" w14:textId="77777777" w:rsidTr="00644EE7">
        <w:trPr>
          <w:trHeight w:val="300"/>
        </w:trPr>
        <w:tc>
          <w:tcPr>
            <w:tcW w:w="12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08FAD2" w14:textId="77777777" w:rsidR="00431FCE" w:rsidRPr="00611CD7" w:rsidRDefault="00431FCE" w:rsidP="00431FCE">
            <w:pPr>
              <w:jc w:val="both"/>
              <w:rPr>
                <w:rFonts w:eastAsia="Times New Roman"/>
                <w:b/>
                <w:bCs/>
                <w:color w:val="000000"/>
                <w:sz w:val="16"/>
                <w:szCs w:val="16"/>
                <w:lang w:val="en-IN" w:eastAsia="en-IN" w:bidi="bn-IN"/>
              </w:rPr>
            </w:pPr>
            <w:r w:rsidRPr="00611CD7">
              <w:rPr>
                <w:rFonts w:eastAsia="Times New Roman"/>
                <w:b/>
                <w:bCs/>
                <w:color w:val="000000"/>
                <w:sz w:val="16"/>
                <w:szCs w:val="16"/>
                <w:lang w:val="en-IN" w:eastAsia="en-IN" w:bidi="bn-IN"/>
              </w:rPr>
              <w:t>Model Name</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14:paraId="7B8B17C3" w14:textId="24BB409C" w:rsidR="00431FCE" w:rsidRPr="00611CD7" w:rsidRDefault="00431FCE" w:rsidP="0015407F">
            <w:pPr>
              <w:rPr>
                <w:rFonts w:eastAsia="Times New Roman"/>
                <w:b/>
                <w:bCs/>
                <w:color w:val="000000"/>
                <w:sz w:val="16"/>
                <w:szCs w:val="16"/>
                <w:lang w:val="en-IN" w:eastAsia="en-IN" w:bidi="bn-IN"/>
              </w:rPr>
            </w:pPr>
            <w:r w:rsidRPr="00611CD7">
              <w:rPr>
                <w:rFonts w:eastAsia="Times New Roman"/>
                <w:b/>
                <w:bCs/>
                <w:color w:val="000000"/>
                <w:sz w:val="16"/>
                <w:szCs w:val="16"/>
                <w:lang w:val="en-IN" w:eastAsia="en-IN" w:bidi="bn-IN"/>
              </w:rPr>
              <w:t>Accuracy</w:t>
            </w:r>
            <w:r w:rsidR="0015407F" w:rsidRPr="00611CD7">
              <w:rPr>
                <w:rFonts w:eastAsia="Times New Roman"/>
                <w:b/>
                <w:bCs/>
                <w:color w:val="000000"/>
                <w:sz w:val="16"/>
                <w:szCs w:val="16"/>
                <w:lang w:val="en-IN" w:eastAsia="en-IN" w:bidi="bn-IN"/>
              </w:rPr>
              <w:t xml:space="preserve"> (A)</w:t>
            </w:r>
          </w:p>
        </w:tc>
        <w:tc>
          <w:tcPr>
            <w:tcW w:w="852" w:type="dxa"/>
            <w:tcBorders>
              <w:top w:val="single" w:sz="4" w:space="0" w:color="auto"/>
              <w:left w:val="nil"/>
              <w:bottom w:val="single" w:sz="4" w:space="0" w:color="auto"/>
              <w:right w:val="single" w:sz="4" w:space="0" w:color="auto"/>
            </w:tcBorders>
            <w:shd w:val="clear" w:color="auto" w:fill="auto"/>
            <w:noWrap/>
            <w:vAlign w:val="bottom"/>
            <w:hideMark/>
          </w:tcPr>
          <w:p w14:paraId="221B8D00" w14:textId="552710C0" w:rsidR="00431FCE" w:rsidRPr="00611CD7" w:rsidRDefault="00431FCE" w:rsidP="0015407F">
            <w:pPr>
              <w:rPr>
                <w:rFonts w:eastAsia="Times New Roman"/>
                <w:b/>
                <w:bCs/>
                <w:color w:val="000000"/>
                <w:sz w:val="16"/>
                <w:szCs w:val="16"/>
                <w:lang w:val="en-IN" w:eastAsia="en-IN" w:bidi="bn-IN"/>
              </w:rPr>
            </w:pPr>
            <w:r w:rsidRPr="00611CD7">
              <w:rPr>
                <w:rFonts w:eastAsia="Times New Roman"/>
                <w:b/>
                <w:bCs/>
                <w:color w:val="000000"/>
                <w:sz w:val="16"/>
                <w:szCs w:val="16"/>
                <w:lang w:val="en-IN" w:eastAsia="en-IN" w:bidi="bn-IN"/>
              </w:rPr>
              <w:t>Precision</w:t>
            </w:r>
            <w:r w:rsidR="0015407F" w:rsidRPr="00611CD7">
              <w:rPr>
                <w:rFonts w:eastAsia="Times New Roman"/>
                <w:b/>
                <w:bCs/>
                <w:color w:val="000000"/>
                <w:sz w:val="16"/>
                <w:szCs w:val="16"/>
                <w:lang w:val="en-IN" w:eastAsia="en-IN" w:bidi="bn-IN"/>
              </w:rPr>
              <w:t xml:space="preserve"> (P)</w:t>
            </w:r>
          </w:p>
        </w:tc>
        <w:tc>
          <w:tcPr>
            <w:tcW w:w="851" w:type="dxa"/>
            <w:tcBorders>
              <w:top w:val="single" w:sz="4" w:space="0" w:color="auto"/>
              <w:left w:val="nil"/>
              <w:bottom w:val="single" w:sz="4" w:space="0" w:color="auto"/>
              <w:right w:val="single" w:sz="4" w:space="0" w:color="auto"/>
            </w:tcBorders>
            <w:shd w:val="clear" w:color="auto" w:fill="auto"/>
            <w:noWrap/>
            <w:vAlign w:val="bottom"/>
            <w:hideMark/>
          </w:tcPr>
          <w:p w14:paraId="15FD07E7" w14:textId="00C04C94" w:rsidR="00431FCE" w:rsidRPr="00611CD7" w:rsidRDefault="00431FCE" w:rsidP="0015407F">
            <w:pPr>
              <w:rPr>
                <w:rFonts w:eastAsia="Times New Roman"/>
                <w:b/>
                <w:bCs/>
                <w:color w:val="000000"/>
                <w:sz w:val="16"/>
                <w:szCs w:val="16"/>
                <w:lang w:val="en-IN" w:eastAsia="en-IN" w:bidi="bn-IN"/>
              </w:rPr>
            </w:pPr>
            <w:r w:rsidRPr="00611CD7">
              <w:rPr>
                <w:rFonts w:eastAsia="Times New Roman"/>
                <w:b/>
                <w:bCs/>
                <w:color w:val="000000"/>
                <w:sz w:val="16"/>
                <w:szCs w:val="16"/>
                <w:lang w:val="en-IN" w:eastAsia="en-IN" w:bidi="bn-IN"/>
              </w:rPr>
              <w:t>Recall</w:t>
            </w:r>
            <w:r w:rsidR="0015407F" w:rsidRPr="00611CD7">
              <w:rPr>
                <w:rFonts w:eastAsia="Times New Roman"/>
                <w:b/>
                <w:bCs/>
                <w:color w:val="000000"/>
                <w:sz w:val="16"/>
                <w:szCs w:val="16"/>
                <w:lang w:val="en-IN" w:eastAsia="en-IN" w:bidi="bn-IN"/>
              </w:rPr>
              <w:t xml:space="preserve"> (R)</w:t>
            </w:r>
          </w:p>
        </w:tc>
        <w:tc>
          <w:tcPr>
            <w:tcW w:w="852" w:type="dxa"/>
            <w:tcBorders>
              <w:top w:val="single" w:sz="4" w:space="0" w:color="auto"/>
              <w:left w:val="nil"/>
              <w:bottom w:val="single" w:sz="4" w:space="0" w:color="auto"/>
              <w:right w:val="single" w:sz="4" w:space="0" w:color="auto"/>
            </w:tcBorders>
            <w:shd w:val="clear" w:color="auto" w:fill="auto"/>
            <w:noWrap/>
            <w:vAlign w:val="bottom"/>
            <w:hideMark/>
          </w:tcPr>
          <w:p w14:paraId="2724E6A9" w14:textId="77777777" w:rsidR="00431FCE" w:rsidRPr="00611CD7" w:rsidRDefault="00431FCE" w:rsidP="0015407F">
            <w:pPr>
              <w:rPr>
                <w:rFonts w:eastAsia="Times New Roman"/>
                <w:b/>
                <w:bCs/>
                <w:color w:val="000000"/>
                <w:sz w:val="16"/>
                <w:szCs w:val="16"/>
                <w:lang w:val="en-IN" w:eastAsia="en-IN" w:bidi="bn-IN"/>
              </w:rPr>
            </w:pPr>
            <w:r w:rsidRPr="00611CD7">
              <w:rPr>
                <w:rFonts w:eastAsia="Times New Roman"/>
                <w:b/>
                <w:bCs/>
                <w:color w:val="000000"/>
                <w:sz w:val="16"/>
                <w:szCs w:val="16"/>
                <w:lang w:val="en-IN" w:eastAsia="en-IN" w:bidi="bn-IN"/>
              </w:rPr>
              <w:t>F1-Score</w:t>
            </w:r>
          </w:p>
        </w:tc>
      </w:tr>
      <w:tr w:rsidR="00431FCE" w:rsidRPr="00611CD7" w14:paraId="7ADCF727" w14:textId="77777777" w:rsidTr="00644EE7">
        <w:trPr>
          <w:trHeight w:val="300"/>
        </w:trPr>
        <w:tc>
          <w:tcPr>
            <w:tcW w:w="1273" w:type="dxa"/>
            <w:tcBorders>
              <w:top w:val="nil"/>
              <w:left w:val="single" w:sz="4" w:space="0" w:color="auto"/>
              <w:bottom w:val="single" w:sz="4" w:space="0" w:color="auto"/>
              <w:right w:val="single" w:sz="4" w:space="0" w:color="auto"/>
            </w:tcBorders>
            <w:shd w:val="clear" w:color="auto" w:fill="auto"/>
            <w:noWrap/>
            <w:vAlign w:val="bottom"/>
            <w:hideMark/>
          </w:tcPr>
          <w:p w14:paraId="3485D432" w14:textId="77777777" w:rsidR="00431FCE" w:rsidRPr="00611CD7" w:rsidRDefault="00431FCE" w:rsidP="00431FCE">
            <w:pPr>
              <w:jc w:val="both"/>
              <w:rPr>
                <w:rFonts w:eastAsia="Times New Roman"/>
                <w:color w:val="000000"/>
                <w:sz w:val="16"/>
                <w:szCs w:val="16"/>
                <w:lang w:val="en-IN" w:eastAsia="en-IN" w:bidi="bn-IN"/>
              </w:rPr>
            </w:pPr>
            <w:r w:rsidRPr="00611CD7">
              <w:rPr>
                <w:rFonts w:eastAsia="Times New Roman"/>
                <w:color w:val="000000"/>
                <w:sz w:val="16"/>
                <w:szCs w:val="16"/>
                <w:lang w:val="en-IN" w:eastAsia="en-IN" w:bidi="bn-IN"/>
              </w:rPr>
              <w:t>DistilBERT-finetuned</w:t>
            </w:r>
          </w:p>
        </w:tc>
        <w:tc>
          <w:tcPr>
            <w:tcW w:w="994" w:type="dxa"/>
            <w:tcBorders>
              <w:top w:val="nil"/>
              <w:left w:val="nil"/>
              <w:bottom w:val="single" w:sz="4" w:space="0" w:color="auto"/>
              <w:right w:val="single" w:sz="4" w:space="0" w:color="auto"/>
            </w:tcBorders>
            <w:shd w:val="clear" w:color="auto" w:fill="auto"/>
            <w:vAlign w:val="center"/>
            <w:hideMark/>
          </w:tcPr>
          <w:p w14:paraId="0D2A5D5B"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5151</w:t>
            </w:r>
          </w:p>
        </w:tc>
        <w:tc>
          <w:tcPr>
            <w:tcW w:w="852" w:type="dxa"/>
            <w:tcBorders>
              <w:top w:val="nil"/>
              <w:left w:val="nil"/>
              <w:bottom w:val="single" w:sz="4" w:space="0" w:color="auto"/>
              <w:right w:val="single" w:sz="4" w:space="0" w:color="auto"/>
            </w:tcBorders>
            <w:shd w:val="clear" w:color="auto" w:fill="auto"/>
            <w:vAlign w:val="center"/>
            <w:hideMark/>
          </w:tcPr>
          <w:p w14:paraId="2D4C21B5"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5275</w:t>
            </w:r>
          </w:p>
        </w:tc>
        <w:tc>
          <w:tcPr>
            <w:tcW w:w="851" w:type="dxa"/>
            <w:tcBorders>
              <w:top w:val="nil"/>
              <w:left w:val="nil"/>
              <w:bottom w:val="single" w:sz="4" w:space="0" w:color="auto"/>
              <w:right w:val="single" w:sz="4" w:space="0" w:color="auto"/>
            </w:tcBorders>
            <w:shd w:val="clear" w:color="auto" w:fill="auto"/>
            <w:vAlign w:val="center"/>
            <w:hideMark/>
          </w:tcPr>
          <w:p w14:paraId="5CB5F8B1"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5151</w:t>
            </w:r>
          </w:p>
        </w:tc>
        <w:tc>
          <w:tcPr>
            <w:tcW w:w="852" w:type="dxa"/>
            <w:tcBorders>
              <w:top w:val="nil"/>
              <w:left w:val="nil"/>
              <w:bottom w:val="single" w:sz="4" w:space="0" w:color="auto"/>
              <w:right w:val="single" w:sz="4" w:space="0" w:color="auto"/>
            </w:tcBorders>
            <w:shd w:val="clear" w:color="auto" w:fill="auto"/>
            <w:vAlign w:val="center"/>
            <w:hideMark/>
          </w:tcPr>
          <w:p w14:paraId="4C127345"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5188</w:t>
            </w:r>
          </w:p>
        </w:tc>
      </w:tr>
      <w:tr w:rsidR="00431FCE" w:rsidRPr="00611CD7" w14:paraId="118F1C3B" w14:textId="77777777" w:rsidTr="00644EE7">
        <w:trPr>
          <w:trHeight w:val="300"/>
        </w:trPr>
        <w:tc>
          <w:tcPr>
            <w:tcW w:w="1273" w:type="dxa"/>
            <w:tcBorders>
              <w:top w:val="nil"/>
              <w:left w:val="single" w:sz="4" w:space="0" w:color="auto"/>
              <w:bottom w:val="single" w:sz="4" w:space="0" w:color="auto"/>
              <w:right w:val="single" w:sz="4" w:space="0" w:color="auto"/>
            </w:tcBorders>
            <w:shd w:val="clear" w:color="auto" w:fill="auto"/>
            <w:noWrap/>
            <w:vAlign w:val="bottom"/>
            <w:hideMark/>
          </w:tcPr>
          <w:p w14:paraId="0A029240" w14:textId="77777777" w:rsidR="00431FCE" w:rsidRPr="00611CD7" w:rsidRDefault="00431FCE" w:rsidP="00431FCE">
            <w:pPr>
              <w:jc w:val="both"/>
              <w:rPr>
                <w:rFonts w:eastAsia="Times New Roman"/>
                <w:color w:val="000000"/>
                <w:sz w:val="16"/>
                <w:szCs w:val="16"/>
                <w:lang w:val="en-IN" w:eastAsia="en-IN" w:bidi="bn-IN"/>
              </w:rPr>
            </w:pPr>
            <w:r w:rsidRPr="00611CD7">
              <w:rPr>
                <w:rFonts w:eastAsia="Times New Roman"/>
                <w:color w:val="000000"/>
                <w:sz w:val="16"/>
                <w:szCs w:val="16"/>
                <w:lang w:val="en-IN" w:eastAsia="en-IN" w:bidi="bn-IN"/>
              </w:rPr>
              <w:t>xlm-RoBERTa-finetuned</w:t>
            </w:r>
          </w:p>
        </w:tc>
        <w:tc>
          <w:tcPr>
            <w:tcW w:w="994" w:type="dxa"/>
            <w:tcBorders>
              <w:top w:val="nil"/>
              <w:left w:val="nil"/>
              <w:bottom w:val="single" w:sz="4" w:space="0" w:color="auto"/>
              <w:right w:val="single" w:sz="4" w:space="0" w:color="auto"/>
            </w:tcBorders>
            <w:shd w:val="clear" w:color="auto" w:fill="auto"/>
            <w:vAlign w:val="center"/>
            <w:hideMark/>
          </w:tcPr>
          <w:p w14:paraId="1FB15720"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5048</w:t>
            </w:r>
          </w:p>
        </w:tc>
        <w:tc>
          <w:tcPr>
            <w:tcW w:w="852" w:type="dxa"/>
            <w:tcBorders>
              <w:top w:val="nil"/>
              <w:left w:val="nil"/>
              <w:bottom w:val="single" w:sz="4" w:space="0" w:color="auto"/>
              <w:right w:val="single" w:sz="4" w:space="0" w:color="auto"/>
            </w:tcBorders>
            <w:shd w:val="clear" w:color="auto" w:fill="auto"/>
            <w:vAlign w:val="center"/>
            <w:hideMark/>
          </w:tcPr>
          <w:p w14:paraId="7168311A"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5212</w:t>
            </w:r>
          </w:p>
        </w:tc>
        <w:tc>
          <w:tcPr>
            <w:tcW w:w="851" w:type="dxa"/>
            <w:tcBorders>
              <w:top w:val="nil"/>
              <w:left w:val="nil"/>
              <w:bottom w:val="single" w:sz="4" w:space="0" w:color="auto"/>
              <w:right w:val="single" w:sz="4" w:space="0" w:color="auto"/>
            </w:tcBorders>
            <w:shd w:val="clear" w:color="auto" w:fill="auto"/>
            <w:vAlign w:val="center"/>
            <w:hideMark/>
          </w:tcPr>
          <w:p w14:paraId="4530A16A"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5048</w:t>
            </w:r>
          </w:p>
        </w:tc>
        <w:tc>
          <w:tcPr>
            <w:tcW w:w="852" w:type="dxa"/>
            <w:tcBorders>
              <w:top w:val="nil"/>
              <w:left w:val="nil"/>
              <w:bottom w:val="single" w:sz="4" w:space="0" w:color="auto"/>
              <w:right w:val="single" w:sz="4" w:space="0" w:color="auto"/>
            </w:tcBorders>
            <w:shd w:val="clear" w:color="auto" w:fill="auto"/>
            <w:vAlign w:val="center"/>
            <w:hideMark/>
          </w:tcPr>
          <w:p w14:paraId="75AD39CB"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5094</w:t>
            </w:r>
          </w:p>
        </w:tc>
      </w:tr>
      <w:tr w:rsidR="00431FCE" w:rsidRPr="00611CD7" w14:paraId="13FCD024" w14:textId="77777777" w:rsidTr="00644EE7">
        <w:trPr>
          <w:trHeight w:val="300"/>
        </w:trPr>
        <w:tc>
          <w:tcPr>
            <w:tcW w:w="1273" w:type="dxa"/>
            <w:tcBorders>
              <w:top w:val="nil"/>
              <w:left w:val="single" w:sz="4" w:space="0" w:color="auto"/>
              <w:bottom w:val="single" w:sz="4" w:space="0" w:color="auto"/>
              <w:right w:val="single" w:sz="4" w:space="0" w:color="auto"/>
            </w:tcBorders>
            <w:shd w:val="clear" w:color="auto" w:fill="auto"/>
            <w:noWrap/>
            <w:vAlign w:val="bottom"/>
            <w:hideMark/>
          </w:tcPr>
          <w:p w14:paraId="3A3AC419" w14:textId="77777777" w:rsidR="00431FCE" w:rsidRPr="00611CD7" w:rsidRDefault="00431FCE" w:rsidP="00431FCE">
            <w:pPr>
              <w:jc w:val="both"/>
              <w:rPr>
                <w:rFonts w:eastAsia="Times New Roman"/>
                <w:color w:val="000000"/>
                <w:sz w:val="16"/>
                <w:szCs w:val="16"/>
                <w:lang w:val="en-IN" w:eastAsia="en-IN" w:bidi="bn-IN"/>
              </w:rPr>
            </w:pPr>
            <w:r w:rsidRPr="00611CD7">
              <w:rPr>
                <w:rFonts w:eastAsia="Times New Roman"/>
                <w:color w:val="000000"/>
                <w:sz w:val="16"/>
                <w:szCs w:val="16"/>
                <w:lang w:val="en-IN" w:eastAsia="en-IN" w:bidi="bn-IN"/>
              </w:rPr>
              <w:t>GPT-Neo-125M-finetuned</w:t>
            </w:r>
          </w:p>
        </w:tc>
        <w:tc>
          <w:tcPr>
            <w:tcW w:w="994" w:type="dxa"/>
            <w:tcBorders>
              <w:top w:val="nil"/>
              <w:left w:val="nil"/>
              <w:bottom w:val="single" w:sz="4" w:space="0" w:color="auto"/>
              <w:right w:val="single" w:sz="4" w:space="0" w:color="auto"/>
            </w:tcBorders>
            <w:shd w:val="clear" w:color="auto" w:fill="auto"/>
            <w:vAlign w:val="center"/>
            <w:hideMark/>
          </w:tcPr>
          <w:p w14:paraId="7B81C38D"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3223</w:t>
            </w:r>
          </w:p>
        </w:tc>
        <w:tc>
          <w:tcPr>
            <w:tcW w:w="852" w:type="dxa"/>
            <w:tcBorders>
              <w:top w:val="nil"/>
              <w:left w:val="nil"/>
              <w:bottom w:val="single" w:sz="4" w:space="0" w:color="auto"/>
              <w:right w:val="single" w:sz="4" w:space="0" w:color="auto"/>
            </w:tcBorders>
            <w:shd w:val="clear" w:color="auto" w:fill="auto"/>
            <w:vAlign w:val="center"/>
            <w:hideMark/>
          </w:tcPr>
          <w:p w14:paraId="3C37FB93"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3625</w:t>
            </w:r>
          </w:p>
        </w:tc>
        <w:tc>
          <w:tcPr>
            <w:tcW w:w="851" w:type="dxa"/>
            <w:tcBorders>
              <w:top w:val="nil"/>
              <w:left w:val="nil"/>
              <w:bottom w:val="single" w:sz="4" w:space="0" w:color="auto"/>
              <w:right w:val="single" w:sz="4" w:space="0" w:color="auto"/>
            </w:tcBorders>
            <w:shd w:val="clear" w:color="auto" w:fill="auto"/>
            <w:vAlign w:val="center"/>
            <w:hideMark/>
          </w:tcPr>
          <w:p w14:paraId="4ABAF9EA" w14:textId="77777777" w:rsidR="00431FCE" w:rsidRPr="00611CD7" w:rsidRDefault="00431FCE" w:rsidP="00431FCE">
            <w:pPr>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3223</w:t>
            </w:r>
          </w:p>
        </w:tc>
        <w:tc>
          <w:tcPr>
            <w:tcW w:w="852" w:type="dxa"/>
            <w:tcBorders>
              <w:top w:val="nil"/>
              <w:left w:val="nil"/>
              <w:bottom w:val="single" w:sz="4" w:space="0" w:color="auto"/>
              <w:right w:val="single" w:sz="4" w:space="0" w:color="auto"/>
            </w:tcBorders>
            <w:shd w:val="clear" w:color="auto" w:fill="auto"/>
            <w:vAlign w:val="center"/>
            <w:hideMark/>
          </w:tcPr>
          <w:p w14:paraId="021252BD" w14:textId="77777777" w:rsidR="00431FCE" w:rsidRPr="00611CD7" w:rsidRDefault="00431FCE" w:rsidP="00431FCE">
            <w:pPr>
              <w:keepNext/>
              <w:jc w:val="both"/>
              <w:rPr>
                <w:rFonts w:eastAsia="Times New Roman"/>
                <w:color w:val="212121"/>
                <w:sz w:val="16"/>
                <w:szCs w:val="16"/>
                <w:lang w:val="en-IN" w:eastAsia="en-IN" w:bidi="bn-IN"/>
              </w:rPr>
            </w:pPr>
            <w:r w:rsidRPr="00611CD7">
              <w:rPr>
                <w:rFonts w:eastAsia="Times New Roman"/>
                <w:color w:val="212121"/>
                <w:sz w:val="16"/>
                <w:szCs w:val="16"/>
                <w:lang w:val="en-IN" w:eastAsia="en-IN" w:bidi="bn-IN"/>
              </w:rPr>
              <w:t>0.93188</w:t>
            </w:r>
          </w:p>
        </w:tc>
      </w:tr>
    </w:tbl>
    <w:p w14:paraId="20DB8D5D" w14:textId="77777777" w:rsidR="006256EA" w:rsidRPr="00611CD7" w:rsidRDefault="006256EA" w:rsidP="006256EA">
      <w:pPr>
        <w:ind w:firstLine="288"/>
        <w:jc w:val="both"/>
      </w:pPr>
    </w:p>
    <w:p w14:paraId="45F4DDBB" w14:textId="5DEB2447" w:rsidR="006256EA" w:rsidRPr="00611CD7" w:rsidRDefault="006256EA" w:rsidP="006256EA">
      <w:pPr>
        <w:ind w:firstLine="288"/>
        <w:jc w:val="both"/>
      </w:pPr>
      <w:r w:rsidRPr="00611CD7">
        <w:t xml:space="preserve">Table I shows the performance metrics of the three fine-tuned models. From the result, we can observe that both the BERT models after fine-tuning has slightly outperformed the GPT-NEO-125M model in all the four metrics. This result can be attributed to the bi-directional architecture of BERT which can process the entire sequence of tokens in both the </w:t>
      </w:r>
      <w:r w:rsidRPr="00611CD7">
        <w:lastRenderedPageBreak/>
        <w:t xml:space="preserve">directions, allowing it to capture contextual information from the entire token sequence, while GPT’s left-to-right (unidirectional) architecture is not for classification tasks compared to BERT. Additionally, BERT is designed to be fine-tuned on specific downstream tasks, which results in more adaptability in learning for particular tasks such as ADR detection. </w:t>
      </w:r>
    </w:p>
    <w:p w14:paraId="64C9A063" w14:textId="77777777" w:rsidR="00943FB5" w:rsidRPr="00611CD7" w:rsidRDefault="00943FB5" w:rsidP="00943FB5">
      <w:pPr>
        <w:jc w:val="left"/>
        <w:rPr>
          <w:noProof/>
        </w:rPr>
      </w:pPr>
    </w:p>
    <w:p w14:paraId="261AE65C" w14:textId="77777777" w:rsidR="00943FB5" w:rsidRPr="00611CD7" w:rsidRDefault="00943FB5" w:rsidP="00943FB5">
      <w:pPr>
        <w:keepNext/>
        <w:jc w:val="left"/>
      </w:pPr>
      <w:r w:rsidRPr="00611CD7">
        <w:rPr>
          <w:rFonts w:eastAsia="Times New Roman"/>
          <w:bCs/>
          <w:noProof/>
          <w:sz w:val="24"/>
          <w:szCs w:val="24"/>
        </w:rPr>
        <w:drawing>
          <wp:inline distT="0" distB="0" distL="0" distR="0" wp14:anchorId="00C1D885" wp14:editId="7F79CFB3">
            <wp:extent cx="3089812" cy="19716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1202" t="-4323" r="1202" b="-4323"/>
                    <a:stretch/>
                  </pic:blipFill>
                  <pic:spPr bwMode="auto">
                    <a:xfrm>
                      <a:off x="0" y="0"/>
                      <a:ext cx="3092595" cy="1973451"/>
                    </a:xfrm>
                    <a:prstGeom prst="rect">
                      <a:avLst/>
                    </a:prstGeom>
                    <a:noFill/>
                  </pic:spPr>
                </pic:pic>
              </a:graphicData>
            </a:graphic>
          </wp:inline>
        </w:drawing>
      </w:r>
    </w:p>
    <w:p w14:paraId="71041C94" w14:textId="35260A3F" w:rsidR="00943FB5" w:rsidRPr="00611CD7" w:rsidRDefault="00943FB5" w:rsidP="00BF7D66">
      <w:pPr>
        <w:pStyle w:val="Caption"/>
        <w:rPr>
          <w:i w:val="0"/>
          <w:iCs w:val="0"/>
          <w:noProof/>
          <w:color w:val="auto"/>
          <w:sz w:val="16"/>
          <w:szCs w:val="16"/>
        </w:rPr>
      </w:pPr>
      <w:r w:rsidRPr="00611CD7">
        <w:rPr>
          <w:i w:val="0"/>
          <w:iCs w:val="0"/>
          <w:noProof/>
          <w:color w:val="auto"/>
          <w:sz w:val="16"/>
          <w:szCs w:val="16"/>
        </w:rPr>
        <w:t xml:space="preserve">Fig </w:t>
      </w:r>
      <w:r w:rsidRPr="00611CD7">
        <w:rPr>
          <w:i w:val="0"/>
          <w:iCs w:val="0"/>
          <w:noProof/>
          <w:color w:val="auto"/>
          <w:sz w:val="16"/>
          <w:szCs w:val="16"/>
        </w:rPr>
        <w:fldChar w:fldCharType="begin"/>
      </w:r>
      <w:r w:rsidRPr="00611CD7">
        <w:rPr>
          <w:i w:val="0"/>
          <w:iCs w:val="0"/>
          <w:noProof/>
          <w:color w:val="auto"/>
          <w:sz w:val="16"/>
          <w:szCs w:val="16"/>
        </w:rPr>
        <w:instrText xml:space="preserve"> SEQ Figure \* ARABIC </w:instrText>
      </w:r>
      <w:r w:rsidRPr="00611CD7">
        <w:rPr>
          <w:i w:val="0"/>
          <w:iCs w:val="0"/>
          <w:noProof/>
          <w:color w:val="auto"/>
          <w:sz w:val="16"/>
          <w:szCs w:val="16"/>
        </w:rPr>
        <w:fldChar w:fldCharType="separate"/>
      </w:r>
      <w:r w:rsidR="00243857">
        <w:rPr>
          <w:i w:val="0"/>
          <w:iCs w:val="0"/>
          <w:noProof/>
          <w:color w:val="auto"/>
          <w:sz w:val="16"/>
          <w:szCs w:val="16"/>
        </w:rPr>
        <w:t>3</w:t>
      </w:r>
      <w:r w:rsidRPr="00611CD7">
        <w:rPr>
          <w:i w:val="0"/>
          <w:iCs w:val="0"/>
          <w:noProof/>
          <w:color w:val="auto"/>
          <w:sz w:val="16"/>
          <w:szCs w:val="16"/>
        </w:rPr>
        <w:fldChar w:fldCharType="end"/>
      </w:r>
      <w:r w:rsidRPr="00611CD7">
        <w:rPr>
          <w:i w:val="0"/>
          <w:iCs w:val="0"/>
          <w:noProof/>
          <w:color w:val="auto"/>
          <w:sz w:val="16"/>
          <w:szCs w:val="16"/>
        </w:rPr>
        <w:t>:  Graphical Representation of Table I</w:t>
      </w:r>
    </w:p>
    <w:p w14:paraId="569087CE" w14:textId="77777777" w:rsidR="00B250D8" w:rsidRPr="00611CD7" w:rsidRDefault="00B250D8" w:rsidP="005C2EAE">
      <w:pPr>
        <w:ind w:firstLine="288"/>
        <w:jc w:val="both"/>
      </w:pPr>
    </w:p>
    <w:p w14:paraId="01B6D1B1" w14:textId="77777777" w:rsidR="00134EB3" w:rsidRPr="00611CD7" w:rsidRDefault="00134EB3" w:rsidP="00134EB3">
      <w:pPr>
        <w:jc w:val="both"/>
      </w:pPr>
      <w:r w:rsidRPr="00611CD7">
        <w:rPr>
          <w:rFonts w:eastAsia="Times New Roman"/>
          <w:bCs/>
          <w:noProof/>
          <w:sz w:val="24"/>
          <w:szCs w:val="24"/>
        </w:rPr>
        <w:drawing>
          <wp:inline distT="0" distB="0" distL="0" distR="0" wp14:anchorId="2AE8F25B" wp14:editId="29E9BB84">
            <wp:extent cx="3089859" cy="22193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94002" cy="2222301"/>
                    </a:xfrm>
                    <a:prstGeom prst="rect">
                      <a:avLst/>
                    </a:prstGeom>
                    <a:noFill/>
                  </pic:spPr>
                </pic:pic>
              </a:graphicData>
            </a:graphic>
          </wp:inline>
        </w:drawing>
      </w:r>
    </w:p>
    <w:p w14:paraId="5D971D56" w14:textId="528F479A" w:rsidR="00BB2B89" w:rsidRPr="00611CD7" w:rsidRDefault="00BB2B89" w:rsidP="00BB2B89">
      <w:pPr>
        <w:pStyle w:val="Caption"/>
        <w:rPr>
          <w:i w:val="0"/>
          <w:iCs w:val="0"/>
          <w:noProof/>
          <w:color w:val="auto"/>
          <w:sz w:val="16"/>
          <w:szCs w:val="16"/>
        </w:rPr>
      </w:pPr>
      <w:r w:rsidRPr="00611CD7">
        <w:rPr>
          <w:i w:val="0"/>
          <w:iCs w:val="0"/>
          <w:noProof/>
          <w:color w:val="auto"/>
          <w:sz w:val="16"/>
          <w:szCs w:val="16"/>
        </w:rPr>
        <w:t xml:space="preserve">Fig </w:t>
      </w:r>
      <w:r w:rsidRPr="00611CD7">
        <w:rPr>
          <w:i w:val="0"/>
          <w:iCs w:val="0"/>
          <w:noProof/>
          <w:color w:val="auto"/>
          <w:sz w:val="16"/>
          <w:szCs w:val="16"/>
        </w:rPr>
        <w:fldChar w:fldCharType="begin"/>
      </w:r>
      <w:r w:rsidRPr="00611CD7">
        <w:rPr>
          <w:i w:val="0"/>
          <w:iCs w:val="0"/>
          <w:noProof/>
          <w:color w:val="auto"/>
          <w:sz w:val="16"/>
          <w:szCs w:val="16"/>
        </w:rPr>
        <w:instrText xml:space="preserve"> SEQ Figure \* ARABIC </w:instrText>
      </w:r>
      <w:r w:rsidRPr="00611CD7">
        <w:rPr>
          <w:i w:val="0"/>
          <w:iCs w:val="0"/>
          <w:noProof/>
          <w:color w:val="auto"/>
          <w:sz w:val="16"/>
          <w:szCs w:val="16"/>
        </w:rPr>
        <w:fldChar w:fldCharType="separate"/>
      </w:r>
      <w:r w:rsidR="00243857">
        <w:rPr>
          <w:i w:val="0"/>
          <w:iCs w:val="0"/>
          <w:noProof/>
          <w:color w:val="auto"/>
          <w:sz w:val="16"/>
          <w:szCs w:val="16"/>
        </w:rPr>
        <w:t>4</w:t>
      </w:r>
      <w:r w:rsidRPr="00611CD7">
        <w:rPr>
          <w:i w:val="0"/>
          <w:iCs w:val="0"/>
          <w:noProof/>
          <w:color w:val="auto"/>
          <w:sz w:val="16"/>
          <w:szCs w:val="16"/>
        </w:rPr>
        <w:fldChar w:fldCharType="end"/>
      </w:r>
      <w:r w:rsidRPr="00611CD7">
        <w:rPr>
          <w:i w:val="0"/>
          <w:iCs w:val="0"/>
          <w:noProof/>
          <w:color w:val="auto"/>
          <w:sz w:val="16"/>
          <w:szCs w:val="16"/>
        </w:rPr>
        <w:t>: Graphical Comparison Between DistilBERT and xlm-RoBERTa after fine-tuning for ADR classification</w:t>
      </w:r>
    </w:p>
    <w:p w14:paraId="094D4244" w14:textId="1A75C061" w:rsidR="00C53AE4" w:rsidRPr="00611CD7" w:rsidRDefault="00C53AE4" w:rsidP="005C2EAE">
      <w:pPr>
        <w:ind w:firstLine="288"/>
        <w:jc w:val="both"/>
      </w:pPr>
      <w:r w:rsidRPr="00611CD7">
        <w:t>Moreover, we can also observe from Figure 5, that both DistilBERT and xlm-RoBERTa have</w:t>
      </w:r>
      <w:r w:rsidR="005C2EAE" w:rsidRPr="00611CD7">
        <w:t xml:space="preserve"> </w:t>
      </w:r>
      <w:r w:rsidRPr="00611CD7">
        <w:t>performed similarly in terms of accuracy and precision for ADR (Adverse Drug Reaction) classification. However, there is a slight difference in their recall and F1 score. DistilBERT has achieved an accuracy of 0.951, precision of 0.952, recall of 0.951, and F1 score of 0.952. In contrast, xlm-RoBERTa has achieved an accuracy of 0.950, precision of 0.952, recall of 0.950, and F1 score of 0.951. DistilBERT has performed slightly better in terms of recall and F1 score as compared to xlm-RoBERTa. Recall is a metric that measures the ability of the model to identify all the relevant instances of the positive class, whereas F1 score co</w:t>
      </w:r>
      <w:r w:rsidR="003720BE" w:rsidRPr="00611CD7">
        <w:t>mbines precision and recall to offer a holistic evaluation</w:t>
      </w:r>
      <w:r w:rsidRPr="00611CD7">
        <w:t xml:space="preserve"> of the model's performance. With regards to ADR detection, we consider Recall to be a more important metric as the objective is not to miss even a single ADR event to ensure patient safety even if that comes at the cost of increased number of false positives.</w:t>
      </w:r>
    </w:p>
    <w:p w14:paraId="6E54743C" w14:textId="4ED94ACB" w:rsidR="00A80903" w:rsidRPr="00611CD7" w:rsidRDefault="009F4E03" w:rsidP="003F1D3A">
      <w:pPr>
        <w:ind w:firstLine="288"/>
        <w:jc w:val="both"/>
      </w:pPr>
      <w:r w:rsidRPr="00611CD7">
        <w:t>T</w:t>
      </w:r>
      <w:r w:rsidR="00FE3547" w:rsidRPr="00611CD7">
        <w:t xml:space="preserve">he slightly better performance of DistilBERT </w:t>
      </w:r>
      <w:r w:rsidR="001574D7" w:rsidRPr="00611CD7">
        <w:t>is</w:t>
      </w:r>
      <w:r w:rsidR="00FE3547" w:rsidRPr="00611CD7">
        <w:t xml:space="preserve"> attributed to its architecture, which is a smaller and more </w:t>
      </w:r>
      <w:r w:rsidR="00FE3547" w:rsidRPr="00611CD7">
        <w:t xml:space="preserve">efficient version of the original BERT model. DistilBERT employs a technique called distillation, in which the model is trained to mimic the behavior of the larger BERT model with fewer parameters. As a result, DistilBERT is faster and more memory-efficient while still achieving comparable performance to the original BERT model. In contrast, xlm-RoBERTa is based on the larger and more computationally expensive RoBERTa model. </w:t>
      </w:r>
      <w:r w:rsidR="00E063B9" w:rsidRPr="00611CD7">
        <w:t>While xlm-RoBERTa has the capability to capture intricate patterns in the data owing to its increased capacity, it might necessitate a larger training dataset and lengthier training durations to attain optimal performance.</w:t>
      </w:r>
    </w:p>
    <w:p w14:paraId="38FC042E" w14:textId="1F922C76" w:rsidR="009303D9" w:rsidRPr="00611CD7" w:rsidRDefault="0093180A" w:rsidP="00B71A6A">
      <w:pPr>
        <w:pStyle w:val="Heading2"/>
        <w:numPr>
          <w:ilvl w:val="1"/>
          <w:numId w:val="4"/>
        </w:numPr>
        <w:tabs>
          <w:tab w:val="clear" w:pos="360"/>
        </w:tabs>
      </w:pPr>
      <w:r w:rsidRPr="00611CD7">
        <w:t>Evaluating</w:t>
      </w:r>
      <w:r w:rsidR="005F766A" w:rsidRPr="00611CD7">
        <w:t xml:space="preserve"> Model Performance with </w:t>
      </w:r>
      <w:r w:rsidRPr="00611CD7">
        <w:t xml:space="preserve">regards to </w:t>
      </w:r>
      <w:r w:rsidR="005F766A" w:rsidRPr="00611CD7">
        <w:t>Training and Validation Loss</w:t>
      </w:r>
    </w:p>
    <w:p w14:paraId="37391F38" w14:textId="6145E359" w:rsidR="005F766A" w:rsidRPr="00611CD7" w:rsidRDefault="005F766A" w:rsidP="0097114D">
      <w:pPr>
        <w:ind w:firstLine="288"/>
        <w:jc w:val="both"/>
      </w:pPr>
      <w:r w:rsidRPr="00611CD7">
        <w:t xml:space="preserve">Training and validation loss are two metrics used to </w:t>
      </w:r>
      <w:r w:rsidR="009D6E59" w:rsidRPr="00611CD7">
        <w:t>a</w:t>
      </w:r>
      <w:r w:rsidR="00A74A2E" w:rsidRPr="00611CD7">
        <w:t>nalyze</w:t>
      </w:r>
      <w:r w:rsidRPr="00611CD7">
        <w:t xml:space="preserve"> the performance of a transformer model during training. Training loss measures the error of the model's predictions on the training data during each epoch of training. </w:t>
      </w:r>
      <w:r w:rsidR="00924BF8" w:rsidRPr="00611CD7">
        <w:t>It is determined by assessing the disparity between the model's predicted output and the actual output through the utilization of a loss function.</w:t>
      </w:r>
      <w:r w:rsidRPr="00611CD7">
        <w:t xml:space="preserve"> The goal of training is to minimize the training loss, which means the model is becoming better at fitting the training data. Validation loss, on the other hand, measures the error of the model's predictions on a separate validation dataset that is not used for training. The validation loss is calculated in the same way as the training loss, but it provides an estimate of how well the model will generalize to new, unseen data. The goal of validation is to </w:t>
      </w:r>
      <w:r w:rsidR="00D863DB" w:rsidRPr="00611CD7">
        <w:t>assess the model’s perfo</w:t>
      </w:r>
      <w:r w:rsidR="00DD4453" w:rsidRPr="00611CD7">
        <w:t>r</w:t>
      </w:r>
      <w:r w:rsidR="00D863DB" w:rsidRPr="00611CD7">
        <w:t>mance</w:t>
      </w:r>
      <w:r w:rsidRPr="00611CD7">
        <w:t xml:space="preserve"> during training and detect signs of overfitting, </w:t>
      </w:r>
      <w:r w:rsidR="00DD4453" w:rsidRPr="00611CD7">
        <w:t>where</w:t>
      </w:r>
      <w:r w:rsidRPr="00611CD7">
        <w:t xml:space="preserve"> the model becomes </w:t>
      </w:r>
      <w:r w:rsidR="00DD4453" w:rsidRPr="00611CD7">
        <w:t>excessively tailored</w:t>
      </w:r>
      <w:r w:rsidRPr="00611CD7">
        <w:t xml:space="preserve"> to the training data and does not generalize well to new data.</w:t>
      </w:r>
    </w:p>
    <w:p w14:paraId="256F7E43" w14:textId="77777777" w:rsidR="00656DEE" w:rsidRPr="00611CD7" w:rsidRDefault="00656DEE" w:rsidP="004420D3">
      <w:pPr>
        <w:ind w:firstLine="288"/>
        <w:jc w:val="both"/>
      </w:pPr>
    </w:p>
    <w:p w14:paraId="0D178C0B" w14:textId="1504E3D5" w:rsidR="00725EE8" w:rsidRPr="00611CD7" w:rsidRDefault="00C449CD" w:rsidP="00E440DD">
      <w:pPr>
        <w:ind w:firstLine="288"/>
        <w:jc w:val="both"/>
      </w:pPr>
      <w:r w:rsidRPr="00611CD7">
        <w:t>Fig 6 shows the training loss curves plotted against the number of training epochs. As can be seen, the training loss steadily decreases for each epoch for xlm-RoBERTa and GPT-NEO-125M model, while for DistilBERT it spikes a little during epoch 5 but overall decreases for each epoch. GPT-NEO-125M can be seen to have 0 training loss from 7th epoch onwards, pointing to overfitting of the model to the training data, which in turn can be attributed to the comparatively poorer performance with the test data.</w:t>
      </w:r>
    </w:p>
    <w:p w14:paraId="5B64419C" w14:textId="77777777" w:rsidR="005F766A" w:rsidRPr="00611CD7" w:rsidRDefault="005F766A" w:rsidP="005F766A">
      <w:pPr>
        <w:pStyle w:val="tablehead"/>
      </w:pPr>
      <w:r w:rsidRPr="00611CD7">
        <w:t>Training Loss per Epoch</w:t>
      </w:r>
    </w:p>
    <w:tbl>
      <w:tblPr>
        <w:tblW w:w="4363" w:type="dxa"/>
        <w:tblInd w:w="5" w:type="dxa"/>
        <w:tblLook w:val="04A0" w:firstRow="1" w:lastRow="0" w:firstColumn="1" w:lastColumn="0" w:noHBand="0" w:noVBand="1"/>
      </w:tblPr>
      <w:tblGrid>
        <w:gridCol w:w="652"/>
        <w:gridCol w:w="1163"/>
        <w:gridCol w:w="1368"/>
        <w:gridCol w:w="1433"/>
      </w:tblGrid>
      <w:tr w:rsidR="005F766A" w:rsidRPr="00611CD7" w14:paraId="725AA8DD" w14:textId="77777777" w:rsidTr="005F766A">
        <w:trPr>
          <w:trHeight w:val="299"/>
        </w:trPr>
        <w:tc>
          <w:tcPr>
            <w:tcW w:w="39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035DFAE" w14:textId="77777777" w:rsidR="005F766A" w:rsidRPr="00611CD7" w:rsidRDefault="005F766A" w:rsidP="005F766A">
            <w:pPr>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Epoch</w:t>
            </w:r>
          </w:p>
        </w:tc>
        <w:tc>
          <w:tcPr>
            <w:tcW w:w="1163" w:type="dxa"/>
            <w:tcBorders>
              <w:top w:val="single" w:sz="4" w:space="0" w:color="auto"/>
              <w:left w:val="nil"/>
              <w:bottom w:val="single" w:sz="4" w:space="0" w:color="auto"/>
              <w:right w:val="single" w:sz="4" w:space="0" w:color="auto"/>
            </w:tcBorders>
            <w:shd w:val="clear" w:color="auto" w:fill="auto"/>
            <w:noWrap/>
            <w:vAlign w:val="bottom"/>
            <w:hideMark/>
          </w:tcPr>
          <w:p w14:paraId="1DD2E02B" w14:textId="77777777" w:rsidR="005F766A" w:rsidRPr="00611CD7" w:rsidRDefault="005F766A" w:rsidP="005F766A">
            <w:pPr>
              <w:jc w:val="left"/>
              <w:rPr>
                <w:rFonts w:eastAsia="Times New Roman"/>
                <w:b/>
                <w:bCs/>
                <w:color w:val="000000"/>
                <w:sz w:val="16"/>
                <w:szCs w:val="16"/>
                <w:lang w:val="en-IN" w:eastAsia="en-IN" w:bidi="bn-IN"/>
              </w:rPr>
            </w:pPr>
            <w:r w:rsidRPr="00611CD7">
              <w:rPr>
                <w:rFonts w:eastAsia="Times New Roman"/>
                <w:b/>
                <w:bCs/>
                <w:color w:val="000000"/>
                <w:sz w:val="16"/>
                <w:szCs w:val="16"/>
                <w:lang w:val="en-IN" w:eastAsia="en-IN" w:bidi="bn-IN"/>
              </w:rPr>
              <w:t>DistilBERT-finetuned</w:t>
            </w:r>
          </w:p>
        </w:tc>
        <w:tc>
          <w:tcPr>
            <w:tcW w:w="1368" w:type="dxa"/>
            <w:tcBorders>
              <w:top w:val="single" w:sz="4" w:space="0" w:color="auto"/>
              <w:left w:val="nil"/>
              <w:bottom w:val="single" w:sz="4" w:space="0" w:color="auto"/>
              <w:right w:val="single" w:sz="4" w:space="0" w:color="auto"/>
            </w:tcBorders>
            <w:shd w:val="clear" w:color="auto" w:fill="auto"/>
            <w:noWrap/>
            <w:vAlign w:val="bottom"/>
            <w:hideMark/>
          </w:tcPr>
          <w:p w14:paraId="3DEE8FD0" w14:textId="77777777" w:rsidR="005F766A" w:rsidRPr="00611CD7" w:rsidRDefault="005F766A" w:rsidP="005F766A">
            <w:pPr>
              <w:jc w:val="left"/>
              <w:rPr>
                <w:rFonts w:eastAsia="Times New Roman"/>
                <w:b/>
                <w:bCs/>
                <w:color w:val="000000"/>
                <w:sz w:val="16"/>
                <w:szCs w:val="16"/>
                <w:lang w:val="en-IN" w:eastAsia="en-IN" w:bidi="bn-IN"/>
              </w:rPr>
            </w:pPr>
            <w:r w:rsidRPr="00611CD7">
              <w:rPr>
                <w:rFonts w:eastAsia="Times New Roman"/>
                <w:b/>
                <w:bCs/>
                <w:color w:val="000000"/>
                <w:sz w:val="16"/>
                <w:szCs w:val="16"/>
                <w:lang w:val="en-IN" w:eastAsia="en-IN" w:bidi="bn-IN"/>
              </w:rPr>
              <w:t>xlm-RoBERTa-finetuned</w:t>
            </w:r>
          </w:p>
        </w:tc>
        <w:tc>
          <w:tcPr>
            <w:tcW w:w="1433" w:type="dxa"/>
            <w:tcBorders>
              <w:top w:val="single" w:sz="4" w:space="0" w:color="auto"/>
              <w:left w:val="nil"/>
              <w:bottom w:val="single" w:sz="4" w:space="0" w:color="auto"/>
              <w:right w:val="single" w:sz="4" w:space="0" w:color="auto"/>
            </w:tcBorders>
            <w:shd w:val="clear" w:color="auto" w:fill="auto"/>
            <w:noWrap/>
            <w:vAlign w:val="bottom"/>
            <w:hideMark/>
          </w:tcPr>
          <w:p w14:paraId="040FEF44" w14:textId="77777777" w:rsidR="005F766A" w:rsidRPr="00611CD7" w:rsidRDefault="005F766A" w:rsidP="005F766A">
            <w:pPr>
              <w:jc w:val="left"/>
              <w:rPr>
                <w:rFonts w:eastAsia="Times New Roman"/>
                <w:b/>
                <w:bCs/>
                <w:color w:val="000000"/>
                <w:sz w:val="16"/>
                <w:szCs w:val="16"/>
                <w:lang w:val="en-IN" w:eastAsia="en-IN" w:bidi="bn-IN"/>
              </w:rPr>
            </w:pPr>
            <w:r w:rsidRPr="00611CD7">
              <w:rPr>
                <w:rFonts w:eastAsia="Times New Roman"/>
                <w:b/>
                <w:bCs/>
                <w:color w:val="000000"/>
                <w:sz w:val="16"/>
                <w:szCs w:val="16"/>
                <w:lang w:val="en-IN" w:eastAsia="en-IN" w:bidi="bn-IN"/>
              </w:rPr>
              <w:t>GPT-NEO-125M-finetuned</w:t>
            </w:r>
          </w:p>
        </w:tc>
      </w:tr>
      <w:tr w:rsidR="005F766A" w:rsidRPr="00611CD7" w14:paraId="0821B7AB"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1B0D2A16"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1</w:t>
            </w:r>
          </w:p>
        </w:tc>
        <w:tc>
          <w:tcPr>
            <w:tcW w:w="1163" w:type="dxa"/>
            <w:tcBorders>
              <w:top w:val="nil"/>
              <w:left w:val="nil"/>
              <w:bottom w:val="single" w:sz="4" w:space="0" w:color="auto"/>
              <w:right w:val="single" w:sz="4" w:space="0" w:color="auto"/>
            </w:tcBorders>
            <w:shd w:val="clear" w:color="000000" w:fill="FFFFFF"/>
            <w:vAlign w:val="center"/>
            <w:hideMark/>
          </w:tcPr>
          <w:p w14:paraId="631454F3"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2657</w:t>
            </w:r>
          </w:p>
        </w:tc>
        <w:tc>
          <w:tcPr>
            <w:tcW w:w="1368" w:type="dxa"/>
            <w:tcBorders>
              <w:top w:val="nil"/>
              <w:left w:val="nil"/>
              <w:bottom w:val="single" w:sz="4" w:space="0" w:color="auto"/>
              <w:right w:val="single" w:sz="4" w:space="0" w:color="auto"/>
            </w:tcBorders>
            <w:shd w:val="clear" w:color="000000" w:fill="FFFFFF"/>
            <w:vAlign w:val="center"/>
            <w:hideMark/>
          </w:tcPr>
          <w:p w14:paraId="1E0BC8A5"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1443</w:t>
            </w:r>
          </w:p>
        </w:tc>
        <w:tc>
          <w:tcPr>
            <w:tcW w:w="1433" w:type="dxa"/>
            <w:tcBorders>
              <w:top w:val="nil"/>
              <w:left w:val="nil"/>
              <w:bottom w:val="single" w:sz="4" w:space="0" w:color="auto"/>
              <w:right w:val="single" w:sz="4" w:space="0" w:color="auto"/>
            </w:tcBorders>
            <w:shd w:val="clear" w:color="000000" w:fill="FFFFFF"/>
            <w:vAlign w:val="center"/>
            <w:hideMark/>
          </w:tcPr>
          <w:p w14:paraId="451D17AA"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2437</w:t>
            </w:r>
          </w:p>
        </w:tc>
      </w:tr>
      <w:tr w:rsidR="005F766A" w:rsidRPr="00611CD7" w14:paraId="5E197446"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108FC59C"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2</w:t>
            </w:r>
          </w:p>
        </w:tc>
        <w:tc>
          <w:tcPr>
            <w:tcW w:w="1163" w:type="dxa"/>
            <w:tcBorders>
              <w:top w:val="nil"/>
              <w:left w:val="nil"/>
              <w:bottom w:val="single" w:sz="4" w:space="0" w:color="auto"/>
              <w:right w:val="single" w:sz="4" w:space="0" w:color="auto"/>
            </w:tcBorders>
            <w:shd w:val="clear" w:color="000000" w:fill="FFFFFF"/>
            <w:vAlign w:val="center"/>
            <w:hideMark/>
          </w:tcPr>
          <w:p w14:paraId="769CA4C5"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1311</w:t>
            </w:r>
          </w:p>
        </w:tc>
        <w:tc>
          <w:tcPr>
            <w:tcW w:w="1368" w:type="dxa"/>
            <w:tcBorders>
              <w:top w:val="nil"/>
              <w:left w:val="nil"/>
              <w:bottom w:val="single" w:sz="4" w:space="0" w:color="auto"/>
              <w:right w:val="single" w:sz="4" w:space="0" w:color="auto"/>
            </w:tcBorders>
            <w:shd w:val="clear" w:color="000000" w:fill="FFFFFF"/>
            <w:vAlign w:val="center"/>
            <w:hideMark/>
          </w:tcPr>
          <w:p w14:paraId="726A151F"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1344</w:t>
            </w:r>
          </w:p>
        </w:tc>
        <w:tc>
          <w:tcPr>
            <w:tcW w:w="1433" w:type="dxa"/>
            <w:tcBorders>
              <w:top w:val="nil"/>
              <w:left w:val="nil"/>
              <w:bottom w:val="single" w:sz="4" w:space="0" w:color="auto"/>
              <w:right w:val="single" w:sz="4" w:space="0" w:color="auto"/>
            </w:tcBorders>
            <w:shd w:val="clear" w:color="000000" w:fill="FFFFFF"/>
            <w:vAlign w:val="center"/>
            <w:hideMark/>
          </w:tcPr>
          <w:p w14:paraId="6AB93454"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1091</w:t>
            </w:r>
          </w:p>
        </w:tc>
      </w:tr>
      <w:tr w:rsidR="005F766A" w:rsidRPr="00611CD7" w14:paraId="7FC73764"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118E81A4"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3</w:t>
            </w:r>
          </w:p>
        </w:tc>
        <w:tc>
          <w:tcPr>
            <w:tcW w:w="1163" w:type="dxa"/>
            <w:tcBorders>
              <w:top w:val="nil"/>
              <w:left w:val="nil"/>
              <w:bottom w:val="single" w:sz="4" w:space="0" w:color="auto"/>
              <w:right w:val="single" w:sz="4" w:space="0" w:color="auto"/>
            </w:tcBorders>
            <w:shd w:val="clear" w:color="000000" w:fill="FFFFFF"/>
            <w:vAlign w:val="center"/>
            <w:hideMark/>
          </w:tcPr>
          <w:p w14:paraId="23102CBF"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8</w:t>
            </w:r>
          </w:p>
        </w:tc>
        <w:tc>
          <w:tcPr>
            <w:tcW w:w="1368" w:type="dxa"/>
            <w:tcBorders>
              <w:top w:val="nil"/>
              <w:left w:val="nil"/>
              <w:bottom w:val="single" w:sz="4" w:space="0" w:color="auto"/>
              <w:right w:val="single" w:sz="4" w:space="0" w:color="auto"/>
            </w:tcBorders>
            <w:shd w:val="clear" w:color="000000" w:fill="FFFFFF"/>
            <w:vAlign w:val="center"/>
            <w:hideMark/>
          </w:tcPr>
          <w:p w14:paraId="3E916FC2"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98</w:t>
            </w:r>
          </w:p>
        </w:tc>
        <w:tc>
          <w:tcPr>
            <w:tcW w:w="1433" w:type="dxa"/>
            <w:tcBorders>
              <w:top w:val="nil"/>
              <w:left w:val="nil"/>
              <w:bottom w:val="single" w:sz="4" w:space="0" w:color="auto"/>
              <w:right w:val="single" w:sz="4" w:space="0" w:color="auto"/>
            </w:tcBorders>
            <w:shd w:val="clear" w:color="000000" w:fill="FFFFFF"/>
            <w:vAlign w:val="center"/>
            <w:hideMark/>
          </w:tcPr>
          <w:p w14:paraId="6C792D2E"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454</w:t>
            </w:r>
          </w:p>
        </w:tc>
      </w:tr>
      <w:tr w:rsidR="005F766A" w:rsidRPr="00611CD7" w14:paraId="61DFB1FA"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18A4F6EF"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4</w:t>
            </w:r>
          </w:p>
        </w:tc>
        <w:tc>
          <w:tcPr>
            <w:tcW w:w="1163" w:type="dxa"/>
            <w:tcBorders>
              <w:top w:val="nil"/>
              <w:left w:val="nil"/>
              <w:bottom w:val="single" w:sz="4" w:space="0" w:color="auto"/>
              <w:right w:val="single" w:sz="4" w:space="0" w:color="auto"/>
            </w:tcBorders>
            <w:shd w:val="clear" w:color="000000" w:fill="FFFFFF"/>
            <w:vAlign w:val="center"/>
            <w:hideMark/>
          </w:tcPr>
          <w:p w14:paraId="0BA1EF31"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578</w:t>
            </w:r>
          </w:p>
        </w:tc>
        <w:tc>
          <w:tcPr>
            <w:tcW w:w="1368" w:type="dxa"/>
            <w:tcBorders>
              <w:top w:val="nil"/>
              <w:left w:val="nil"/>
              <w:bottom w:val="single" w:sz="4" w:space="0" w:color="auto"/>
              <w:right w:val="single" w:sz="4" w:space="0" w:color="auto"/>
            </w:tcBorders>
            <w:shd w:val="clear" w:color="000000" w:fill="FFFFFF"/>
            <w:vAlign w:val="center"/>
            <w:hideMark/>
          </w:tcPr>
          <w:p w14:paraId="5E61DF66"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705</w:t>
            </w:r>
          </w:p>
        </w:tc>
        <w:tc>
          <w:tcPr>
            <w:tcW w:w="1433" w:type="dxa"/>
            <w:tcBorders>
              <w:top w:val="nil"/>
              <w:left w:val="nil"/>
              <w:bottom w:val="single" w:sz="4" w:space="0" w:color="auto"/>
              <w:right w:val="single" w:sz="4" w:space="0" w:color="auto"/>
            </w:tcBorders>
            <w:shd w:val="clear" w:color="000000" w:fill="FFFFFF"/>
            <w:vAlign w:val="center"/>
            <w:hideMark/>
          </w:tcPr>
          <w:p w14:paraId="6BC43986"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155</w:t>
            </w:r>
          </w:p>
        </w:tc>
      </w:tr>
      <w:tr w:rsidR="005F766A" w:rsidRPr="00611CD7" w14:paraId="33FA7414"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5DBBBE07"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5</w:t>
            </w:r>
          </w:p>
        </w:tc>
        <w:tc>
          <w:tcPr>
            <w:tcW w:w="1163" w:type="dxa"/>
            <w:tcBorders>
              <w:top w:val="nil"/>
              <w:left w:val="nil"/>
              <w:bottom w:val="single" w:sz="4" w:space="0" w:color="auto"/>
              <w:right w:val="single" w:sz="4" w:space="0" w:color="auto"/>
            </w:tcBorders>
            <w:shd w:val="clear" w:color="000000" w:fill="FFFFFF"/>
            <w:vAlign w:val="center"/>
            <w:hideMark/>
          </w:tcPr>
          <w:p w14:paraId="0675F634"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377</w:t>
            </w:r>
          </w:p>
        </w:tc>
        <w:tc>
          <w:tcPr>
            <w:tcW w:w="1368" w:type="dxa"/>
            <w:tcBorders>
              <w:top w:val="nil"/>
              <w:left w:val="nil"/>
              <w:bottom w:val="single" w:sz="4" w:space="0" w:color="auto"/>
              <w:right w:val="single" w:sz="4" w:space="0" w:color="auto"/>
            </w:tcBorders>
            <w:shd w:val="clear" w:color="000000" w:fill="FFFFFF"/>
            <w:vAlign w:val="center"/>
            <w:hideMark/>
          </w:tcPr>
          <w:p w14:paraId="7672CC54"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644</w:t>
            </w:r>
          </w:p>
        </w:tc>
        <w:tc>
          <w:tcPr>
            <w:tcW w:w="1433" w:type="dxa"/>
            <w:tcBorders>
              <w:top w:val="nil"/>
              <w:left w:val="nil"/>
              <w:bottom w:val="single" w:sz="4" w:space="0" w:color="auto"/>
              <w:right w:val="single" w:sz="4" w:space="0" w:color="auto"/>
            </w:tcBorders>
            <w:shd w:val="clear" w:color="000000" w:fill="FFFFFF"/>
            <w:vAlign w:val="center"/>
            <w:hideMark/>
          </w:tcPr>
          <w:p w14:paraId="2D15AF7F"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027</w:t>
            </w:r>
          </w:p>
        </w:tc>
      </w:tr>
      <w:tr w:rsidR="005F766A" w:rsidRPr="00611CD7" w14:paraId="0142B5A7"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2A43EE0C"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6</w:t>
            </w:r>
          </w:p>
        </w:tc>
        <w:tc>
          <w:tcPr>
            <w:tcW w:w="1163" w:type="dxa"/>
            <w:tcBorders>
              <w:top w:val="nil"/>
              <w:left w:val="nil"/>
              <w:bottom w:val="single" w:sz="4" w:space="0" w:color="auto"/>
              <w:right w:val="single" w:sz="4" w:space="0" w:color="auto"/>
            </w:tcBorders>
            <w:shd w:val="clear" w:color="000000" w:fill="FFFFFF"/>
            <w:vAlign w:val="center"/>
            <w:hideMark/>
          </w:tcPr>
          <w:p w14:paraId="0B10007A"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255</w:t>
            </w:r>
          </w:p>
        </w:tc>
        <w:tc>
          <w:tcPr>
            <w:tcW w:w="1368" w:type="dxa"/>
            <w:tcBorders>
              <w:top w:val="nil"/>
              <w:left w:val="nil"/>
              <w:bottom w:val="single" w:sz="4" w:space="0" w:color="auto"/>
              <w:right w:val="single" w:sz="4" w:space="0" w:color="auto"/>
            </w:tcBorders>
            <w:shd w:val="clear" w:color="000000" w:fill="FFFFFF"/>
            <w:vAlign w:val="center"/>
            <w:hideMark/>
          </w:tcPr>
          <w:p w14:paraId="7FEF120C"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401</w:t>
            </w:r>
          </w:p>
        </w:tc>
        <w:tc>
          <w:tcPr>
            <w:tcW w:w="1433" w:type="dxa"/>
            <w:tcBorders>
              <w:top w:val="nil"/>
              <w:left w:val="nil"/>
              <w:bottom w:val="single" w:sz="4" w:space="0" w:color="auto"/>
              <w:right w:val="single" w:sz="4" w:space="0" w:color="auto"/>
            </w:tcBorders>
            <w:shd w:val="clear" w:color="000000" w:fill="FFFFFF"/>
            <w:vAlign w:val="center"/>
            <w:hideMark/>
          </w:tcPr>
          <w:p w14:paraId="11944C60"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008</w:t>
            </w:r>
          </w:p>
        </w:tc>
      </w:tr>
      <w:tr w:rsidR="005F766A" w:rsidRPr="00611CD7" w14:paraId="4C76C743"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773F72AC"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7</w:t>
            </w:r>
          </w:p>
        </w:tc>
        <w:tc>
          <w:tcPr>
            <w:tcW w:w="1163" w:type="dxa"/>
            <w:tcBorders>
              <w:top w:val="nil"/>
              <w:left w:val="nil"/>
              <w:bottom w:val="single" w:sz="4" w:space="0" w:color="auto"/>
              <w:right w:val="single" w:sz="4" w:space="0" w:color="auto"/>
            </w:tcBorders>
            <w:shd w:val="clear" w:color="000000" w:fill="FFFFFF"/>
            <w:vAlign w:val="center"/>
            <w:hideMark/>
          </w:tcPr>
          <w:p w14:paraId="581F3ABA"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194</w:t>
            </w:r>
          </w:p>
        </w:tc>
        <w:tc>
          <w:tcPr>
            <w:tcW w:w="1368" w:type="dxa"/>
            <w:tcBorders>
              <w:top w:val="nil"/>
              <w:left w:val="nil"/>
              <w:bottom w:val="single" w:sz="4" w:space="0" w:color="auto"/>
              <w:right w:val="single" w:sz="4" w:space="0" w:color="auto"/>
            </w:tcBorders>
            <w:shd w:val="clear" w:color="000000" w:fill="FFFFFF"/>
            <w:vAlign w:val="center"/>
            <w:hideMark/>
          </w:tcPr>
          <w:p w14:paraId="411CDBE5"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306</w:t>
            </w:r>
          </w:p>
        </w:tc>
        <w:tc>
          <w:tcPr>
            <w:tcW w:w="1433" w:type="dxa"/>
            <w:tcBorders>
              <w:top w:val="nil"/>
              <w:left w:val="nil"/>
              <w:bottom w:val="single" w:sz="4" w:space="0" w:color="auto"/>
              <w:right w:val="single" w:sz="4" w:space="0" w:color="auto"/>
            </w:tcBorders>
            <w:shd w:val="clear" w:color="000000" w:fill="FFFFFF"/>
            <w:vAlign w:val="center"/>
            <w:hideMark/>
          </w:tcPr>
          <w:p w14:paraId="0B2CB05E"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001</w:t>
            </w:r>
          </w:p>
        </w:tc>
      </w:tr>
      <w:tr w:rsidR="005F766A" w:rsidRPr="00611CD7" w14:paraId="1B0ADF2E"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03C72943"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8</w:t>
            </w:r>
          </w:p>
        </w:tc>
        <w:tc>
          <w:tcPr>
            <w:tcW w:w="1163" w:type="dxa"/>
            <w:tcBorders>
              <w:top w:val="nil"/>
              <w:left w:val="nil"/>
              <w:bottom w:val="single" w:sz="4" w:space="0" w:color="auto"/>
              <w:right w:val="single" w:sz="4" w:space="0" w:color="auto"/>
            </w:tcBorders>
            <w:shd w:val="clear" w:color="000000" w:fill="FFFFFF"/>
            <w:vAlign w:val="center"/>
            <w:hideMark/>
          </w:tcPr>
          <w:p w14:paraId="0A86B39A"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164</w:t>
            </w:r>
          </w:p>
        </w:tc>
        <w:tc>
          <w:tcPr>
            <w:tcW w:w="1368" w:type="dxa"/>
            <w:tcBorders>
              <w:top w:val="nil"/>
              <w:left w:val="nil"/>
              <w:bottom w:val="single" w:sz="4" w:space="0" w:color="auto"/>
              <w:right w:val="single" w:sz="4" w:space="0" w:color="auto"/>
            </w:tcBorders>
            <w:shd w:val="clear" w:color="000000" w:fill="FFFFFF"/>
            <w:vAlign w:val="center"/>
            <w:hideMark/>
          </w:tcPr>
          <w:p w14:paraId="6CA4E0A0"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182</w:t>
            </w:r>
          </w:p>
        </w:tc>
        <w:tc>
          <w:tcPr>
            <w:tcW w:w="1433" w:type="dxa"/>
            <w:tcBorders>
              <w:top w:val="nil"/>
              <w:left w:val="nil"/>
              <w:bottom w:val="single" w:sz="4" w:space="0" w:color="auto"/>
              <w:right w:val="single" w:sz="4" w:space="0" w:color="auto"/>
            </w:tcBorders>
            <w:shd w:val="clear" w:color="000000" w:fill="FFFFFF"/>
            <w:vAlign w:val="center"/>
            <w:hideMark/>
          </w:tcPr>
          <w:p w14:paraId="0C4A577C"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w:t>
            </w:r>
          </w:p>
        </w:tc>
      </w:tr>
      <w:tr w:rsidR="005F766A" w:rsidRPr="00611CD7" w14:paraId="2975974E"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0B20A4DB"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9</w:t>
            </w:r>
          </w:p>
        </w:tc>
        <w:tc>
          <w:tcPr>
            <w:tcW w:w="1163" w:type="dxa"/>
            <w:tcBorders>
              <w:top w:val="nil"/>
              <w:left w:val="nil"/>
              <w:bottom w:val="single" w:sz="4" w:space="0" w:color="auto"/>
              <w:right w:val="single" w:sz="4" w:space="0" w:color="auto"/>
            </w:tcBorders>
            <w:shd w:val="clear" w:color="000000" w:fill="FFFFFF"/>
            <w:vAlign w:val="center"/>
            <w:hideMark/>
          </w:tcPr>
          <w:p w14:paraId="7E61216C"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123</w:t>
            </w:r>
          </w:p>
        </w:tc>
        <w:tc>
          <w:tcPr>
            <w:tcW w:w="1368" w:type="dxa"/>
            <w:tcBorders>
              <w:top w:val="nil"/>
              <w:left w:val="nil"/>
              <w:bottom w:val="single" w:sz="4" w:space="0" w:color="auto"/>
              <w:right w:val="single" w:sz="4" w:space="0" w:color="auto"/>
            </w:tcBorders>
            <w:shd w:val="clear" w:color="000000" w:fill="FFFFFF"/>
            <w:vAlign w:val="center"/>
            <w:hideMark/>
          </w:tcPr>
          <w:p w14:paraId="6F4C3174"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139</w:t>
            </w:r>
          </w:p>
        </w:tc>
        <w:tc>
          <w:tcPr>
            <w:tcW w:w="1433" w:type="dxa"/>
            <w:tcBorders>
              <w:top w:val="nil"/>
              <w:left w:val="nil"/>
              <w:bottom w:val="single" w:sz="4" w:space="0" w:color="auto"/>
              <w:right w:val="single" w:sz="4" w:space="0" w:color="auto"/>
            </w:tcBorders>
            <w:shd w:val="clear" w:color="000000" w:fill="FFFFFF"/>
            <w:vAlign w:val="center"/>
            <w:hideMark/>
          </w:tcPr>
          <w:p w14:paraId="59122DD8"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w:t>
            </w:r>
          </w:p>
        </w:tc>
      </w:tr>
      <w:tr w:rsidR="005F766A" w:rsidRPr="00611CD7" w14:paraId="089067BC" w14:textId="77777777" w:rsidTr="005F766A">
        <w:trPr>
          <w:trHeight w:val="299"/>
        </w:trPr>
        <w:tc>
          <w:tcPr>
            <w:tcW w:w="399" w:type="dxa"/>
            <w:tcBorders>
              <w:top w:val="nil"/>
              <w:left w:val="single" w:sz="4" w:space="0" w:color="auto"/>
              <w:bottom w:val="single" w:sz="4" w:space="0" w:color="auto"/>
              <w:right w:val="single" w:sz="4" w:space="0" w:color="auto"/>
            </w:tcBorders>
            <w:shd w:val="clear" w:color="000000" w:fill="FFFFFF"/>
            <w:vAlign w:val="center"/>
            <w:hideMark/>
          </w:tcPr>
          <w:p w14:paraId="1F3A4B07" w14:textId="77777777" w:rsidR="005F766A" w:rsidRPr="00611CD7" w:rsidRDefault="005F766A" w:rsidP="005F766A">
            <w:pPr>
              <w:jc w:val="right"/>
              <w:rPr>
                <w:rFonts w:eastAsia="Times New Roman"/>
                <w:b/>
                <w:bCs/>
                <w:color w:val="212121"/>
                <w:sz w:val="16"/>
                <w:szCs w:val="16"/>
                <w:lang w:val="en-IN" w:eastAsia="en-IN" w:bidi="bn-IN"/>
              </w:rPr>
            </w:pPr>
            <w:r w:rsidRPr="00611CD7">
              <w:rPr>
                <w:rFonts w:eastAsia="Times New Roman"/>
                <w:b/>
                <w:bCs/>
                <w:color w:val="212121"/>
                <w:sz w:val="16"/>
                <w:szCs w:val="16"/>
                <w:lang w:val="en-IN" w:eastAsia="en-IN" w:bidi="bn-IN"/>
              </w:rPr>
              <w:t>10</w:t>
            </w:r>
          </w:p>
        </w:tc>
        <w:tc>
          <w:tcPr>
            <w:tcW w:w="1163" w:type="dxa"/>
            <w:tcBorders>
              <w:top w:val="nil"/>
              <w:left w:val="nil"/>
              <w:bottom w:val="single" w:sz="4" w:space="0" w:color="auto"/>
              <w:right w:val="single" w:sz="4" w:space="0" w:color="auto"/>
            </w:tcBorders>
            <w:shd w:val="clear" w:color="000000" w:fill="FFFFFF"/>
            <w:vAlign w:val="center"/>
            <w:hideMark/>
          </w:tcPr>
          <w:p w14:paraId="1A5D0E28"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101</w:t>
            </w:r>
          </w:p>
        </w:tc>
        <w:tc>
          <w:tcPr>
            <w:tcW w:w="1368" w:type="dxa"/>
            <w:tcBorders>
              <w:top w:val="nil"/>
              <w:left w:val="nil"/>
              <w:bottom w:val="single" w:sz="4" w:space="0" w:color="auto"/>
              <w:right w:val="single" w:sz="4" w:space="0" w:color="auto"/>
            </w:tcBorders>
            <w:shd w:val="clear" w:color="000000" w:fill="FFFFFF"/>
            <w:vAlign w:val="center"/>
            <w:hideMark/>
          </w:tcPr>
          <w:p w14:paraId="7EF4DA5C" w14:textId="77777777" w:rsidR="005F766A" w:rsidRPr="00611CD7" w:rsidRDefault="005F766A" w:rsidP="005F766A">
            <w:pPr>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006</w:t>
            </w:r>
          </w:p>
        </w:tc>
        <w:tc>
          <w:tcPr>
            <w:tcW w:w="1433" w:type="dxa"/>
            <w:tcBorders>
              <w:top w:val="nil"/>
              <w:left w:val="nil"/>
              <w:bottom w:val="single" w:sz="4" w:space="0" w:color="auto"/>
              <w:right w:val="single" w:sz="4" w:space="0" w:color="auto"/>
            </w:tcBorders>
            <w:shd w:val="clear" w:color="000000" w:fill="FFFFFF"/>
            <w:vAlign w:val="center"/>
            <w:hideMark/>
          </w:tcPr>
          <w:p w14:paraId="126A06B7" w14:textId="77777777" w:rsidR="005F766A" w:rsidRPr="00611CD7" w:rsidRDefault="005F766A" w:rsidP="005F766A">
            <w:pPr>
              <w:keepNext/>
              <w:jc w:val="right"/>
              <w:rPr>
                <w:rFonts w:eastAsia="Times New Roman"/>
                <w:color w:val="212121"/>
                <w:sz w:val="16"/>
                <w:szCs w:val="16"/>
                <w:lang w:val="en-IN" w:eastAsia="en-IN" w:bidi="bn-IN"/>
              </w:rPr>
            </w:pPr>
            <w:r w:rsidRPr="00611CD7">
              <w:rPr>
                <w:rFonts w:eastAsia="Times New Roman"/>
                <w:color w:val="212121"/>
                <w:sz w:val="16"/>
                <w:szCs w:val="16"/>
                <w:lang w:val="en-IN" w:eastAsia="en-IN" w:bidi="bn-IN"/>
              </w:rPr>
              <w:t>0</w:t>
            </w:r>
          </w:p>
        </w:tc>
      </w:tr>
    </w:tbl>
    <w:p w14:paraId="26E85531" w14:textId="77777777" w:rsidR="005F766A" w:rsidRPr="00611CD7" w:rsidRDefault="005F766A" w:rsidP="005F766A">
      <w:pPr>
        <w:jc w:val="both"/>
      </w:pPr>
    </w:p>
    <w:p w14:paraId="3A18EDA0" w14:textId="77777777" w:rsidR="00D9773D" w:rsidRPr="00611CD7" w:rsidRDefault="00D9773D" w:rsidP="00D9773D">
      <w:pPr>
        <w:keepNext/>
        <w:jc w:val="both"/>
      </w:pPr>
      <w:r w:rsidRPr="00611CD7">
        <w:rPr>
          <w:rFonts w:eastAsia="Times New Roman"/>
          <w:bCs/>
          <w:noProof/>
          <w:sz w:val="24"/>
          <w:szCs w:val="24"/>
        </w:rPr>
        <w:lastRenderedPageBreak/>
        <w:drawing>
          <wp:inline distT="0" distB="0" distL="0" distR="0" wp14:anchorId="3CF2D7F0" wp14:editId="4B52F94A">
            <wp:extent cx="3272181" cy="1866900"/>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6408" cy="1880723"/>
                    </a:xfrm>
                    <a:prstGeom prst="rect">
                      <a:avLst/>
                    </a:prstGeom>
                    <a:noFill/>
                  </pic:spPr>
                </pic:pic>
              </a:graphicData>
            </a:graphic>
          </wp:inline>
        </w:drawing>
      </w:r>
    </w:p>
    <w:p w14:paraId="6960EF22" w14:textId="77777777" w:rsidR="00D029A7" w:rsidRPr="00611CD7" w:rsidRDefault="00D029A7" w:rsidP="00D9773D">
      <w:pPr>
        <w:keepNext/>
        <w:jc w:val="both"/>
      </w:pPr>
    </w:p>
    <w:p w14:paraId="734A6D6F" w14:textId="7CEC32F8" w:rsidR="0055503D" w:rsidRPr="00611CD7" w:rsidRDefault="00D9773D" w:rsidP="00AB6E53">
      <w:pPr>
        <w:pStyle w:val="Caption"/>
        <w:rPr>
          <w:i w:val="0"/>
          <w:iCs w:val="0"/>
          <w:noProof/>
          <w:color w:val="auto"/>
          <w:sz w:val="16"/>
          <w:szCs w:val="16"/>
        </w:rPr>
      </w:pPr>
      <w:r w:rsidRPr="00611CD7">
        <w:rPr>
          <w:i w:val="0"/>
          <w:iCs w:val="0"/>
          <w:noProof/>
          <w:color w:val="auto"/>
          <w:sz w:val="16"/>
          <w:szCs w:val="16"/>
        </w:rPr>
        <w:t xml:space="preserve">Fig </w:t>
      </w:r>
      <w:r w:rsidRPr="00611CD7">
        <w:rPr>
          <w:i w:val="0"/>
          <w:iCs w:val="0"/>
          <w:noProof/>
          <w:color w:val="auto"/>
          <w:sz w:val="16"/>
          <w:szCs w:val="16"/>
        </w:rPr>
        <w:fldChar w:fldCharType="begin"/>
      </w:r>
      <w:r w:rsidRPr="00611CD7">
        <w:rPr>
          <w:i w:val="0"/>
          <w:iCs w:val="0"/>
          <w:noProof/>
          <w:color w:val="auto"/>
          <w:sz w:val="16"/>
          <w:szCs w:val="16"/>
        </w:rPr>
        <w:instrText xml:space="preserve"> SEQ Figure \* ARABIC </w:instrText>
      </w:r>
      <w:r w:rsidRPr="00611CD7">
        <w:rPr>
          <w:i w:val="0"/>
          <w:iCs w:val="0"/>
          <w:noProof/>
          <w:color w:val="auto"/>
          <w:sz w:val="16"/>
          <w:szCs w:val="16"/>
        </w:rPr>
        <w:fldChar w:fldCharType="separate"/>
      </w:r>
      <w:r w:rsidR="00243857">
        <w:rPr>
          <w:i w:val="0"/>
          <w:iCs w:val="0"/>
          <w:noProof/>
          <w:color w:val="auto"/>
          <w:sz w:val="16"/>
          <w:szCs w:val="16"/>
        </w:rPr>
        <w:t>5</w:t>
      </w:r>
      <w:r w:rsidRPr="00611CD7">
        <w:rPr>
          <w:i w:val="0"/>
          <w:iCs w:val="0"/>
          <w:noProof/>
          <w:color w:val="auto"/>
          <w:sz w:val="16"/>
          <w:szCs w:val="16"/>
        </w:rPr>
        <w:fldChar w:fldCharType="end"/>
      </w:r>
      <w:r w:rsidRPr="00611CD7">
        <w:rPr>
          <w:i w:val="0"/>
          <w:iCs w:val="0"/>
          <w:noProof/>
          <w:color w:val="auto"/>
          <w:sz w:val="16"/>
          <w:szCs w:val="16"/>
        </w:rPr>
        <w:t>:  Graphical Represantation of Table I</w:t>
      </w:r>
      <w:r w:rsidR="00AB6E53" w:rsidRPr="00611CD7">
        <w:rPr>
          <w:i w:val="0"/>
          <w:iCs w:val="0"/>
          <w:noProof/>
          <w:color w:val="auto"/>
          <w:sz w:val="16"/>
          <w:szCs w:val="16"/>
        </w:rPr>
        <w:t>I</w:t>
      </w:r>
    </w:p>
    <w:p w14:paraId="09553BE8" w14:textId="77777777" w:rsidR="00AE3439" w:rsidRPr="00611CD7" w:rsidRDefault="00AE3439" w:rsidP="00AE3439">
      <w:pPr>
        <w:pStyle w:val="tablehead"/>
      </w:pPr>
      <w:r w:rsidRPr="00611CD7">
        <w:t xml:space="preserve">Validation </w:t>
      </w:r>
      <w:r w:rsidR="00FB30F6" w:rsidRPr="00611CD7">
        <w:t>Loss</w:t>
      </w:r>
      <w:r w:rsidRPr="00611CD7">
        <w:t xml:space="preserve"> per Epoch</w:t>
      </w:r>
    </w:p>
    <w:tbl>
      <w:tblPr>
        <w:tblW w:w="4600" w:type="dxa"/>
        <w:jc w:val="center"/>
        <w:tblLook w:val="04A0" w:firstRow="1" w:lastRow="0" w:firstColumn="1" w:lastColumn="0" w:noHBand="0" w:noVBand="1"/>
      </w:tblPr>
      <w:tblGrid>
        <w:gridCol w:w="652"/>
        <w:gridCol w:w="1168"/>
        <w:gridCol w:w="1377"/>
        <w:gridCol w:w="1442"/>
      </w:tblGrid>
      <w:tr w:rsidR="00E722F9" w:rsidRPr="00611CD7" w14:paraId="3FBC8385" w14:textId="77777777" w:rsidTr="00E722F9">
        <w:trPr>
          <w:trHeight w:val="269"/>
          <w:jc w:val="center"/>
        </w:trPr>
        <w:tc>
          <w:tcPr>
            <w:tcW w:w="61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5E7DB12" w14:textId="77777777" w:rsidR="00E722F9" w:rsidRPr="00611CD7" w:rsidRDefault="00E722F9" w:rsidP="008B6353">
            <w:pPr>
              <w:rPr>
                <w:rFonts w:eastAsia="Times New Roman"/>
                <w:b/>
                <w:bCs/>
                <w:color w:val="212121"/>
                <w:sz w:val="16"/>
                <w:szCs w:val="16"/>
              </w:rPr>
            </w:pPr>
            <w:r w:rsidRPr="00611CD7">
              <w:rPr>
                <w:rFonts w:eastAsia="Times New Roman"/>
                <w:b/>
                <w:bCs/>
                <w:color w:val="212121"/>
                <w:sz w:val="16"/>
                <w:szCs w:val="16"/>
              </w:rPr>
              <w:t>Epoch</w:t>
            </w:r>
          </w:p>
        </w:tc>
        <w:tc>
          <w:tcPr>
            <w:tcW w:w="1168" w:type="dxa"/>
            <w:tcBorders>
              <w:top w:val="single" w:sz="4" w:space="0" w:color="auto"/>
              <w:left w:val="nil"/>
              <w:bottom w:val="single" w:sz="4" w:space="0" w:color="auto"/>
              <w:right w:val="single" w:sz="4" w:space="0" w:color="auto"/>
            </w:tcBorders>
            <w:shd w:val="clear" w:color="auto" w:fill="auto"/>
            <w:noWrap/>
            <w:vAlign w:val="bottom"/>
            <w:hideMark/>
          </w:tcPr>
          <w:p w14:paraId="4ACC0653" w14:textId="77777777" w:rsidR="00E722F9" w:rsidRPr="00611CD7" w:rsidRDefault="00E722F9" w:rsidP="008B6353">
            <w:pPr>
              <w:rPr>
                <w:rFonts w:eastAsia="Times New Roman"/>
                <w:b/>
                <w:bCs/>
                <w:color w:val="000000"/>
                <w:sz w:val="16"/>
                <w:szCs w:val="16"/>
              </w:rPr>
            </w:pPr>
            <w:r w:rsidRPr="00611CD7">
              <w:rPr>
                <w:rFonts w:eastAsia="Times New Roman"/>
                <w:b/>
                <w:bCs/>
                <w:color w:val="000000"/>
                <w:sz w:val="16"/>
                <w:szCs w:val="16"/>
              </w:rPr>
              <w:t>DistilBERT-finetuned</w:t>
            </w:r>
          </w:p>
        </w:tc>
        <w:tc>
          <w:tcPr>
            <w:tcW w:w="1377" w:type="dxa"/>
            <w:tcBorders>
              <w:top w:val="single" w:sz="4" w:space="0" w:color="auto"/>
              <w:left w:val="nil"/>
              <w:bottom w:val="single" w:sz="4" w:space="0" w:color="auto"/>
              <w:right w:val="single" w:sz="4" w:space="0" w:color="auto"/>
            </w:tcBorders>
            <w:shd w:val="clear" w:color="auto" w:fill="auto"/>
            <w:noWrap/>
            <w:vAlign w:val="bottom"/>
            <w:hideMark/>
          </w:tcPr>
          <w:p w14:paraId="101B6E41" w14:textId="77777777" w:rsidR="00E722F9" w:rsidRPr="00611CD7" w:rsidRDefault="00E722F9" w:rsidP="008B6353">
            <w:pPr>
              <w:rPr>
                <w:rFonts w:eastAsia="Times New Roman"/>
                <w:b/>
                <w:bCs/>
                <w:color w:val="000000"/>
                <w:sz w:val="16"/>
                <w:szCs w:val="16"/>
              </w:rPr>
            </w:pPr>
            <w:r w:rsidRPr="00611CD7">
              <w:rPr>
                <w:rFonts w:eastAsia="Times New Roman"/>
                <w:b/>
                <w:bCs/>
                <w:color w:val="000000"/>
                <w:sz w:val="16"/>
                <w:szCs w:val="16"/>
              </w:rPr>
              <w:t>xlm-RoBERTa-finetuned</w:t>
            </w:r>
          </w:p>
        </w:tc>
        <w:tc>
          <w:tcPr>
            <w:tcW w:w="1442" w:type="dxa"/>
            <w:tcBorders>
              <w:top w:val="single" w:sz="4" w:space="0" w:color="auto"/>
              <w:left w:val="nil"/>
              <w:bottom w:val="single" w:sz="4" w:space="0" w:color="auto"/>
              <w:right w:val="single" w:sz="4" w:space="0" w:color="auto"/>
            </w:tcBorders>
            <w:shd w:val="clear" w:color="auto" w:fill="auto"/>
            <w:noWrap/>
            <w:vAlign w:val="bottom"/>
            <w:hideMark/>
          </w:tcPr>
          <w:p w14:paraId="07616DC3" w14:textId="77777777" w:rsidR="00E722F9" w:rsidRPr="00611CD7" w:rsidRDefault="00E722F9" w:rsidP="008B6353">
            <w:pPr>
              <w:rPr>
                <w:rFonts w:eastAsia="Times New Roman"/>
                <w:b/>
                <w:bCs/>
                <w:color w:val="000000"/>
                <w:sz w:val="16"/>
                <w:szCs w:val="16"/>
              </w:rPr>
            </w:pPr>
            <w:r w:rsidRPr="00611CD7">
              <w:rPr>
                <w:rFonts w:eastAsia="Times New Roman"/>
                <w:b/>
                <w:bCs/>
                <w:color w:val="000000"/>
                <w:sz w:val="16"/>
                <w:szCs w:val="16"/>
              </w:rPr>
              <w:t>GPT-NEO-125M-finetuned</w:t>
            </w:r>
          </w:p>
        </w:tc>
      </w:tr>
      <w:tr w:rsidR="00E722F9" w:rsidRPr="00611CD7" w14:paraId="3542973D"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3E0E4934"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1</w:t>
            </w:r>
          </w:p>
        </w:tc>
        <w:tc>
          <w:tcPr>
            <w:tcW w:w="1168" w:type="dxa"/>
            <w:tcBorders>
              <w:top w:val="nil"/>
              <w:left w:val="nil"/>
              <w:bottom w:val="single" w:sz="4" w:space="0" w:color="auto"/>
              <w:right w:val="single" w:sz="4" w:space="0" w:color="auto"/>
            </w:tcBorders>
            <w:shd w:val="clear" w:color="000000" w:fill="FFFFFF"/>
            <w:vAlign w:val="center"/>
            <w:hideMark/>
          </w:tcPr>
          <w:p w14:paraId="451B1918"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182549</w:t>
            </w:r>
          </w:p>
        </w:tc>
        <w:tc>
          <w:tcPr>
            <w:tcW w:w="1377" w:type="dxa"/>
            <w:tcBorders>
              <w:top w:val="nil"/>
              <w:left w:val="nil"/>
              <w:bottom w:val="single" w:sz="4" w:space="0" w:color="auto"/>
              <w:right w:val="single" w:sz="4" w:space="0" w:color="auto"/>
            </w:tcBorders>
            <w:shd w:val="clear" w:color="000000" w:fill="FFFFFF"/>
            <w:vAlign w:val="center"/>
            <w:hideMark/>
          </w:tcPr>
          <w:p w14:paraId="3B9E9951"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278437</w:t>
            </w:r>
          </w:p>
        </w:tc>
        <w:tc>
          <w:tcPr>
            <w:tcW w:w="1442" w:type="dxa"/>
            <w:tcBorders>
              <w:top w:val="nil"/>
              <w:left w:val="nil"/>
              <w:bottom w:val="single" w:sz="4" w:space="0" w:color="auto"/>
              <w:right w:val="single" w:sz="4" w:space="0" w:color="auto"/>
            </w:tcBorders>
            <w:shd w:val="clear" w:color="000000" w:fill="FFFFFF"/>
            <w:vAlign w:val="center"/>
            <w:hideMark/>
          </w:tcPr>
          <w:p w14:paraId="4E6C8BF8"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16493</w:t>
            </w:r>
          </w:p>
        </w:tc>
      </w:tr>
      <w:tr w:rsidR="00E722F9" w:rsidRPr="00611CD7" w14:paraId="55C98410"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56B0D973"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2</w:t>
            </w:r>
          </w:p>
        </w:tc>
        <w:tc>
          <w:tcPr>
            <w:tcW w:w="1168" w:type="dxa"/>
            <w:tcBorders>
              <w:top w:val="nil"/>
              <w:left w:val="nil"/>
              <w:bottom w:val="single" w:sz="4" w:space="0" w:color="auto"/>
              <w:right w:val="single" w:sz="4" w:space="0" w:color="auto"/>
            </w:tcBorders>
            <w:shd w:val="clear" w:color="000000" w:fill="FFFFFF"/>
            <w:vAlign w:val="center"/>
            <w:hideMark/>
          </w:tcPr>
          <w:p w14:paraId="5992E5E5"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169476</w:t>
            </w:r>
          </w:p>
        </w:tc>
        <w:tc>
          <w:tcPr>
            <w:tcW w:w="1377" w:type="dxa"/>
            <w:tcBorders>
              <w:top w:val="nil"/>
              <w:left w:val="nil"/>
              <w:bottom w:val="single" w:sz="4" w:space="0" w:color="auto"/>
              <w:right w:val="single" w:sz="4" w:space="0" w:color="auto"/>
            </w:tcBorders>
            <w:shd w:val="clear" w:color="000000" w:fill="FFFFFF"/>
            <w:vAlign w:val="center"/>
            <w:hideMark/>
          </w:tcPr>
          <w:p w14:paraId="738A6937"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204062</w:t>
            </w:r>
          </w:p>
        </w:tc>
        <w:tc>
          <w:tcPr>
            <w:tcW w:w="1442" w:type="dxa"/>
            <w:tcBorders>
              <w:top w:val="nil"/>
              <w:left w:val="nil"/>
              <w:bottom w:val="single" w:sz="4" w:space="0" w:color="auto"/>
              <w:right w:val="single" w:sz="4" w:space="0" w:color="auto"/>
            </w:tcBorders>
            <w:shd w:val="clear" w:color="000000" w:fill="FFFFFF"/>
            <w:vAlign w:val="center"/>
            <w:hideMark/>
          </w:tcPr>
          <w:p w14:paraId="1FF359D2"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183392</w:t>
            </w:r>
          </w:p>
        </w:tc>
      </w:tr>
      <w:tr w:rsidR="00E722F9" w:rsidRPr="00611CD7" w14:paraId="7E439A56"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2EDC2B30"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3</w:t>
            </w:r>
          </w:p>
        </w:tc>
        <w:tc>
          <w:tcPr>
            <w:tcW w:w="1168" w:type="dxa"/>
            <w:tcBorders>
              <w:top w:val="nil"/>
              <w:left w:val="nil"/>
              <w:bottom w:val="single" w:sz="4" w:space="0" w:color="auto"/>
              <w:right w:val="single" w:sz="4" w:space="0" w:color="auto"/>
            </w:tcBorders>
            <w:shd w:val="clear" w:color="000000" w:fill="FFFFFF"/>
            <w:vAlign w:val="center"/>
            <w:hideMark/>
          </w:tcPr>
          <w:p w14:paraId="4F718DF4"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191256</w:t>
            </w:r>
          </w:p>
        </w:tc>
        <w:tc>
          <w:tcPr>
            <w:tcW w:w="1377" w:type="dxa"/>
            <w:tcBorders>
              <w:top w:val="nil"/>
              <w:left w:val="nil"/>
              <w:bottom w:val="single" w:sz="4" w:space="0" w:color="auto"/>
              <w:right w:val="single" w:sz="4" w:space="0" w:color="auto"/>
            </w:tcBorders>
            <w:shd w:val="clear" w:color="000000" w:fill="FFFFFF"/>
            <w:vAlign w:val="center"/>
            <w:hideMark/>
          </w:tcPr>
          <w:p w14:paraId="525FA859"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190753</w:t>
            </w:r>
          </w:p>
        </w:tc>
        <w:tc>
          <w:tcPr>
            <w:tcW w:w="1442" w:type="dxa"/>
            <w:tcBorders>
              <w:top w:val="nil"/>
              <w:left w:val="nil"/>
              <w:bottom w:val="single" w:sz="4" w:space="0" w:color="auto"/>
              <w:right w:val="single" w:sz="4" w:space="0" w:color="auto"/>
            </w:tcBorders>
            <w:shd w:val="clear" w:color="000000" w:fill="FFFFFF"/>
            <w:vAlign w:val="center"/>
            <w:hideMark/>
          </w:tcPr>
          <w:p w14:paraId="3ACA4EF3"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268707</w:t>
            </w:r>
          </w:p>
        </w:tc>
      </w:tr>
      <w:tr w:rsidR="00E722F9" w:rsidRPr="00611CD7" w14:paraId="25753C00"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0284E230"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4</w:t>
            </w:r>
          </w:p>
        </w:tc>
        <w:tc>
          <w:tcPr>
            <w:tcW w:w="1168" w:type="dxa"/>
            <w:tcBorders>
              <w:top w:val="nil"/>
              <w:left w:val="nil"/>
              <w:bottom w:val="single" w:sz="4" w:space="0" w:color="auto"/>
              <w:right w:val="single" w:sz="4" w:space="0" w:color="auto"/>
            </w:tcBorders>
            <w:shd w:val="clear" w:color="000000" w:fill="FFFFFF"/>
            <w:vAlign w:val="center"/>
            <w:hideMark/>
          </w:tcPr>
          <w:p w14:paraId="3EE5F22D"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271159</w:t>
            </w:r>
          </w:p>
        </w:tc>
        <w:tc>
          <w:tcPr>
            <w:tcW w:w="1377" w:type="dxa"/>
            <w:tcBorders>
              <w:top w:val="nil"/>
              <w:left w:val="nil"/>
              <w:bottom w:val="single" w:sz="4" w:space="0" w:color="auto"/>
              <w:right w:val="single" w:sz="4" w:space="0" w:color="auto"/>
            </w:tcBorders>
            <w:shd w:val="clear" w:color="000000" w:fill="FFFFFF"/>
            <w:vAlign w:val="center"/>
            <w:hideMark/>
          </w:tcPr>
          <w:p w14:paraId="16887EAC"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256249</w:t>
            </w:r>
          </w:p>
        </w:tc>
        <w:tc>
          <w:tcPr>
            <w:tcW w:w="1442" w:type="dxa"/>
            <w:tcBorders>
              <w:top w:val="nil"/>
              <w:left w:val="nil"/>
              <w:bottom w:val="single" w:sz="4" w:space="0" w:color="auto"/>
              <w:right w:val="single" w:sz="4" w:space="0" w:color="auto"/>
            </w:tcBorders>
            <w:shd w:val="clear" w:color="000000" w:fill="FFFFFF"/>
            <w:vAlign w:val="center"/>
            <w:hideMark/>
          </w:tcPr>
          <w:p w14:paraId="0D703A32"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55276</w:t>
            </w:r>
          </w:p>
        </w:tc>
      </w:tr>
      <w:tr w:rsidR="00E722F9" w:rsidRPr="00611CD7" w14:paraId="6D515B60"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1D8B8972"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5</w:t>
            </w:r>
          </w:p>
        </w:tc>
        <w:tc>
          <w:tcPr>
            <w:tcW w:w="1168" w:type="dxa"/>
            <w:tcBorders>
              <w:top w:val="nil"/>
              <w:left w:val="nil"/>
              <w:bottom w:val="single" w:sz="4" w:space="0" w:color="auto"/>
              <w:right w:val="single" w:sz="4" w:space="0" w:color="auto"/>
            </w:tcBorders>
            <w:shd w:val="clear" w:color="000000" w:fill="FFFFFF"/>
            <w:vAlign w:val="center"/>
            <w:hideMark/>
          </w:tcPr>
          <w:p w14:paraId="0D248BCC"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297953</w:t>
            </w:r>
          </w:p>
        </w:tc>
        <w:tc>
          <w:tcPr>
            <w:tcW w:w="1377" w:type="dxa"/>
            <w:tcBorders>
              <w:top w:val="nil"/>
              <w:left w:val="nil"/>
              <w:bottom w:val="single" w:sz="4" w:space="0" w:color="auto"/>
              <w:right w:val="single" w:sz="4" w:space="0" w:color="auto"/>
            </w:tcBorders>
            <w:shd w:val="clear" w:color="000000" w:fill="FFFFFF"/>
            <w:vAlign w:val="center"/>
            <w:hideMark/>
          </w:tcPr>
          <w:p w14:paraId="4E13B91F"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12553</w:t>
            </w:r>
          </w:p>
        </w:tc>
        <w:tc>
          <w:tcPr>
            <w:tcW w:w="1442" w:type="dxa"/>
            <w:tcBorders>
              <w:top w:val="nil"/>
              <w:left w:val="nil"/>
              <w:bottom w:val="single" w:sz="4" w:space="0" w:color="auto"/>
              <w:right w:val="single" w:sz="4" w:space="0" w:color="auto"/>
            </w:tcBorders>
            <w:shd w:val="clear" w:color="000000" w:fill="FFFFFF"/>
            <w:vAlign w:val="center"/>
            <w:hideMark/>
          </w:tcPr>
          <w:p w14:paraId="65B1B3F3"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72711</w:t>
            </w:r>
          </w:p>
        </w:tc>
      </w:tr>
      <w:tr w:rsidR="00E722F9" w:rsidRPr="00611CD7" w14:paraId="53278EAD"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652B5381"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6</w:t>
            </w:r>
          </w:p>
        </w:tc>
        <w:tc>
          <w:tcPr>
            <w:tcW w:w="1168" w:type="dxa"/>
            <w:tcBorders>
              <w:top w:val="nil"/>
              <w:left w:val="nil"/>
              <w:bottom w:val="single" w:sz="4" w:space="0" w:color="auto"/>
              <w:right w:val="single" w:sz="4" w:space="0" w:color="auto"/>
            </w:tcBorders>
            <w:shd w:val="clear" w:color="000000" w:fill="FFFFFF"/>
            <w:vAlign w:val="center"/>
            <w:hideMark/>
          </w:tcPr>
          <w:p w14:paraId="4A2F6FC7"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01318</w:t>
            </w:r>
          </w:p>
        </w:tc>
        <w:tc>
          <w:tcPr>
            <w:tcW w:w="1377" w:type="dxa"/>
            <w:tcBorders>
              <w:top w:val="nil"/>
              <w:left w:val="nil"/>
              <w:bottom w:val="single" w:sz="4" w:space="0" w:color="auto"/>
              <w:right w:val="single" w:sz="4" w:space="0" w:color="auto"/>
            </w:tcBorders>
            <w:shd w:val="clear" w:color="000000" w:fill="FFFFFF"/>
            <w:vAlign w:val="center"/>
            <w:hideMark/>
          </w:tcPr>
          <w:p w14:paraId="18DFFF0F"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16171</w:t>
            </w:r>
          </w:p>
        </w:tc>
        <w:tc>
          <w:tcPr>
            <w:tcW w:w="1442" w:type="dxa"/>
            <w:tcBorders>
              <w:top w:val="nil"/>
              <w:left w:val="nil"/>
              <w:bottom w:val="single" w:sz="4" w:space="0" w:color="auto"/>
              <w:right w:val="single" w:sz="4" w:space="0" w:color="auto"/>
            </w:tcBorders>
            <w:shd w:val="clear" w:color="000000" w:fill="FFFFFF"/>
            <w:vAlign w:val="center"/>
            <w:hideMark/>
          </w:tcPr>
          <w:p w14:paraId="6448AD27"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83945</w:t>
            </w:r>
          </w:p>
        </w:tc>
      </w:tr>
      <w:tr w:rsidR="00E722F9" w:rsidRPr="00611CD7" w14:paraId="3BFBEC46"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2F997710"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7</w:t>
            </w:r>
          </w:p>
        </w:tc>
        <w:tc>
          <w:tcPr>
            <w:tcW w:w="1168" w:type="dxa"/>
            <w:tcBorders>
              <w:top w:val="nil"/>
              <w:left w:val="nil"/>
              <w:bottom w:val="single" w:sz="4" w:space="0" w:color="auto"/>
              <w:right w:val="single" w:sz="4" w:space="0" w:color="auto"/>
            </w:tcBorders>
            <w:shd w:val="clear" w:color="000000" w:fill="FFFFFF"/>
            <w:vAlign w:val="center"/>
            <w:hideMark/>
          </w:tcPr>
          <w:p w14:paraId="2D797017"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68504</w:t>
            </w:r>
          </w:p>
        </w:tc>
        <w:tc>
          <w:tcPr>
            <w:tcW w:w="1377" w:type="dxa"/>
            <w:tcBorders>
              <w:top w:val="nil"/>
              <w:left w:val="nil"/>
              <w:bottom w:val="single" w:sz="4" w:space="0" w:color="auto"/>
              <w:right w:val="single" w:sz="4" w:space="0" w:color="auto"/>
            </w:tcBorders>
            <w:shd w:val="clear" w:color="000000" w:fill="FFFFFF"/>
            <w:vAlign w:val="center"/>
            <w:hideMark/>
          </w:tcPr>
          <w:p w14:paraId="26CDDC94"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70061</w:t>
            </w:r>
          </w:p>
        </w:tc>
        <w:tc>
          <w:tcPr>
            <w:tcW w:w="1442" w:type="dxa"/>
            <w:tcBorders>
              <w:top w:val="nil"/>
              <w:left w:val="nil"/>
              <w:bottom w:val="single" w:sz="4" w:space="0" w:color="auto"/>
              <w:right w:val="single" w:sz="4" w:space="0" w:color="auto"/>
            </w:tcBorders>
            <w:shd w:val="clear" w:color="000000" w:fill="FFFFFF"/>
            <w:vAlign w:val="center"/>
            <w:hideMark/>
          </w:tcPr>
          <w:p w14:paraId="4293D269"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93788</w:t>
            </w:r>
          </w:p>
        </w:tc>
      </w:tr>
      <w:tr w:rsidR="00E722F9" w:rsidRPr="00611CD7" w14:paraId="78D23DF4"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4AA40302"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8</w:t>
            </w:r>
          </w:p>
        </w:tc>
        <w:tc>
          <w:tcPr>
            <w:tcW w:w="1168" w:type="dxa"/>
            <w:tcBorders>
              <w:top w:val="nil"/>
              <w:left w:val="nil"/>
              <w:bottom w:val="single" w:sz="4" w:space="0" w:color="auto"/>
              <w:right w:val="single" w:sz="4" w:space="0" w:color="auto"/>
            </w:tcBorders>
            <w:shd w:val="clear" w:color="000000" w:fill="FFFFFF"/>
            <w:vAlign w:val="center"/>
            <w:hideMark/>
          </w:tcPr>
          <w:p w14:paraId="11144BCE"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76636</w:t>
            </w:r>
          </w:p>
        </w:tc>
        <w:tc>
          <w:tcPr>
            <w:tcW w:w="1377" w:type="dxa"/>
            <w:tcBorders>
              <w:top w:val="nil"/>
              <w:left w:val="nil"/>
              <w:bottom w:val="single" w:sz="4" w:space="0" w:color="auto"/>
              <w:right w:val="single" w:sz="4" w:space="0" w:color="auto"/>
            </w:tcBorders>
            <w:shd w:val="clear" w:color="000000" w:fill="FFFFFF"/>
            <w:vAlign w:val="center"/>
            <w:hideMark/>
          </w:tcPr>
          <w:p w14:paraId="52ACDCC6"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56444</w:t>
            </w:r>
          </w:p>
        </w:tc>
        <w:tc>
          <w:tcPr>
            <w:tcW w:w="1442" w:type="dxa"/>
            <w:tcBorders>
              <w:top w:val="nil"/>
              <w:left w:val="nil"/>
              <w:bottom w:val="single" w:sz="4" w:space="0" w:color="auto"/>
              <w:right w:val="single" w:sz="4" w:space="0" w:color="auto"/>
            </w:tcBorders>
            <w:shd w:val="clear" w:color="000000" w:fill="FFFFFF"/>
            <w:vAlign w:val="center"/>
            <w:hideMark/>
          </w:tcPr>
          <w:p w14:paraId="4C9E87F2"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400225</w:t>
            </w:r>
          </w:p>
        </w:tc>
      </w:tr>
      <w:tr w:rsidR="00E722F9" w:rsidRPr="00611CD7" w14:paraId="4E5FB268"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349FC130"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9</w:t>
            </w:r>
          </w:p>
        </w:tc>
        <w:tc>
          <w:tcPr>
            <w:tcW w:w="1168" w:type="dxa"/>
            <w:tcBorders>
              <w:top w:val="nil"/>
              <w:left w:val="nil"/>
              <w:bottom w:val="single" w:sz="4" w:space="0" w:color="auto"/>
              <w:right w:val="single" w:sz="4" w:space="0" w:color="auto"/>
            </w:tcBorders>
            <w:shd w:val="clear" w:color="000000" w:fill="FFFFFF"/>
            <w:vAlign w:val="center"/>
            <w:hideMark/>
          </w:tcPr>
          <w:p w14:paraId="6FC3188A"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5497</w:t>
            </w:r>
          </w:p>
        </w:tc>
        <w:tc>
          <w:tcPr>
            <w:tcW w:w="1377" w:type="dxa"/>
            <w:tcBorders>
              <w:top w:val="nil"/>
              <w:left w:val="nil"/>
              <w:bottom w:val="single" w:sz="4" w:space="0" w:color="auto"/>
              <w:right w:val="single" w:sz="4" w:space="0" w:color="auto"/>
            </w:tcBorders>
            <w:shd w:val="clear" w:color="000000" w:fill="FFFFFF"/>
            <w:vAlign w:val="center"/>
            <w:hideMark/>
          </w:tcPr>
          <w:p w14:paraId="2A9158A0"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403485</w:t>
            </w:r>
          </w:p>
        </w:tc>
        <w:tc>
          <w:tcPr>
            <w:tcW w:w="1442" w:type="dxa"/>
            <w:tcBorders>
              <w:top w:val="nil"/>
              <w:left w:val="nil"/>
              <w:bottom w:val="single" w:sz="4" w:space="0" w:color="auto"/>
              <w:right w:val="single" w:sz="4" w:space="0" w:color="auto"/>
            </w:tcBorders>
            <w:shd w:val="clear" w:color="000000" w:fill="FFFFFF"/>
            <w:vAlign w:val="center"/>
            <w:hideMark/>
          </w:tcPr>
          <w:p w14:paraId="2501BA95"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404048</w:t>
            </w:r>
          </w:p>
        </w:tc>
      </w:tr>
      <w:tr w:rsidR="00E722F9" w:rsidRPr="00611CD7" w14:paraId="7F3D7F87" w14:textId="77777777" w:rsidTr="00E722F9">
        <w:trPr>
          <w:trHeight w:val="269"/>
          <w:jc w:val="center"/>
        </w:trPr>
        <w:tc>
          <w:tcPr>
            <w:tcW w:w="613" w:type="dxa"/>
            <w:tcBorders>
              <w:top w:val="nil"/>
              <w:left w:val="single" w:sz="4" w:space="0" w:color="auto"/>
              <w:bottom w:val="single" w:sz="4" w:space="0" w:color="auto"/>
              <w:right w:val="single" w:sz="4" w:space="0" w:color="auto"/>
            </w:tcBorders>
            <w:shd w:val="clear" w:color="000000" w:fill="FFFFFF"/>
            <w:vAlign w:val="center"/>
            <w:hideMark/>
          </w:tcPr>
          <w:p w14:paraId="484C162C" w14:textId="77777777" w:rsidR="00E722F9" w:rsidRPr="00611CD7" w:rsidRDefault="00E722F9" w:rsidP="008B6353">
            <w:pPr>
              <w:jc w:val="right"/>
              <w:rPr>
                <w:rFonts w:eastAsia="Times New Roman"/>
                <w:b/>
                <w:bCs/>
                <w:color w:val="212121"/>
                <w:sz w:val="16"/>
                <w:szCs w:val="16"/>
              </w:rPr>
            </w:pPr>
            <w:r w:rsidRPr="00611CD7">
              <w:rPr>
                <w:rFonts w:eastAsia="Times New Roman"/>
                <w:b/>
                <w:bCs/>
                <w:color w:val="212121"/>
                <w:sz w:val="16"/>
                <w:szCs w:val="16"/>
              </w:rPr>
              <w:t>10</w:t>
            </w:r>
          </w:p>
        </w:tc>
        <w:tc>
          <w:tcPr>
            <w:tcW w:w="1168" w:type="dxa"/>
            <w:tcBorders>
              <w:top w:val="nil"/>
              <w:left w:val="nil"/>
              <w:bottom w:val="single" w:sz="4" w:space="0" w:color="auto"/>
              <w:right w:val="single" w:sz="4" w:space="0" w:color="auto"/>
            </w:tcBorders>
            <w:shd w:val="clear" w:color="000000" w:fill="FFFFFF"/>
            <w:vAlign w:val="center"/>
            <w:hideMark/>
          </w:tcPr>
          <w:p w14:paraId="29FB8062"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361976</w:t>
            </w:r>
          </w:p>
        </w:tc>
        <w:tc>
          <w:tcPr>
            <w:tcW w:w="1377" w:type="dxa"/>
            <w:tcBorders>
              <w:top w:val="nil"/>
              <w:left w:val="nil"/>
              <w:bottom w:val="single" w:sz="4" w:space="0" w:color="auto"/>
              <w:right w:val="single" w:sz="4" w:space="0" w:color="auto"/>
            </w:tcBorders>
            <w:shd w:val="clear" w:color="000000" w:fill="FFFFFF"/>
            <w:vAlign w:val="center"/>
            <w:hideMark/>
          </w:tcPr>
          <w:p w14:paraId="307906BF" w14:textId="77777777" w:rsidR="00E722F9" w:rsidRPr="00611CD7" w:rsidRDefault="00E722F9" w:rsidP="008B6353">
            <w:pPr>
              <w:jc w:val="right"/>
              <w:rPr>
                <w:rFonts w:eastAsia="Times New Roman"/>
                <w:color w:val="212121"/>
                <w:sz w:val="16"/>
                <w:szCs w:val="16"/>
              </w:rPr>
            </w:pPr>
            <w:r w:rsidRPr="00611CD7">
              <w:rPr>
                <w:rFonts w:eastAsia="Times New Roman"/>
                <w:color w:val="212121"/>
                <w:sz w:val="16"/>
                <w:szCs w:val="16"/>
              </w:rPr>
              <w:t>0.400605</w:t>
            </w:r>
          </w:p>
        </w:tc>
        <w:tc>
          <w:tcPr>
            <w:tcW w:w="1442" w:type="dxa"/>
            <w:tcBorders>
              <w:top w:val="nil"/>
              <w:left w:val="nil"/>
              <w:bottom w:val="single" w:sz="4" w:space="0" w:color="auto"/>
              <w:right w:val="single" w:sz="4" w:space="0" w:color="auto"/>
            </w:tcBorders>
            <w:shd w:val="clear" w:color="000000" w:fill="FFFFFF"/>
            <w:vAlign w:val="center"/>
            <w:hideMark/>
          </w:tcPr>
          <w:p w14:paraId="2E048A61" w14:textId="77777777" w:rsidR="00E722F9" w:rsidRPr="00611CD7" w:rsidRDefault="00E722F9" w:rsidP="008B6353">
            <w:pPr>
              <w:keepNext/>
              <w:jc w:val="right"/>
              <w:rPr>
                <w:rFonts w:eastAsia="Times New Roman"/>
                <w:color w:val="212121"/>
                <w:sz w:val="16"/>
                <w:szCs w:val="16"/>
              </w:rPr>
            </w:pPr>
            <w:r w:rsidRPr="00611CD7">
              <w:rPr>
                <w:rFonts w:eastAsia="Times New Roman"/>
                <w:color w:val="212121"/>
                <w:sz w:val="16"/>
                <w:szCs w:val="16"/>
              </w:rPr>
              <w:t>0.405174</w:t>
            </w:r>
          </w:p>
        </w:tc>
      </w:tr>
    </w:tbl>
    <w:p w14:paraId="75526B81" w14:textId="77777777" w:rsidR="00E722F9" w:rsidRPr="00611CD7" w:rsidRDefault="00E722F9" w:rsidP="00E722F9">
      <w:pPr>
        <w:jc w:val="both"/>
      </w:pPr>
    </w:p>
    <w:p w14:paraId="75F331AA" w14:textId="77777777" w:rsidR="00E227D8" w:rsidRPr="00611CD7" w:rsidRDefault="00E722F9" w:rsidP="00043B9E">
      <w:pPr>
        <w:keepNext/>
      </w:pPr>
      <w:r w:rsidRPr="00611CD7">
        <w:rPr>
          <w:rFonts w:eastAsia="Times New Roman"/>
          <w:bCs/>
          <w:noProof/>
          <w:sz w:val="24"/>
          <w:szCs w:val="24"/>
        </w:rPr>
        <w:drawing>
          <wp:inline distT="0" distB="0" distL="0" distR="0" wp14:anchorId="49326353" wp14:editId="76F8F43C">
            <wp:extent cx="3026045" cy="1729740"/>
            <wp:effectExtent l="0" t="0" r="317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9247" cy="1771583"/>
                    </a:xfrm>
                    <a:prstGeom prst="rect">
                      <a:avLst/>
                    </a:prstGeom>
                    <a:noFill/>
                  </pic:spPr>
                </pic:pic>
              </a:graphicData>
            </a:graphic>
          </wp:inline>
        </w:drawing>
      </w:r>
    </w:p>
    <w:p w14:paraId="0DC54610" w14:textId="3AD1D896" w:rsidR="00E722F9" w:rsidRPr="00611CD7" w:rsidRDefault="00E227D8" w:rsidP="00E227D8">
      <w:pPr>
        <w:pStyle w:val="Caption"/>
        <w:rPr>
          <w:i w:val="0"/>
          <w:iCs w:val="0"/>
          <w:noProof/>
          <w:color w:val="auto"/>
          <w:sz w:val="16"/>
          <w:szCs w:val="16"/>
        </w:rPr>
      </w:pPr>
      <w:r w:rsidRPr="00611CD7">
        <w:rPr>
          <w:i w:val="0"/>
          <w:iCs w:val="0"/>
          <w:noProof/>
          <w:color w:val="auto"/>
          <w:sz w:val="16"/>
          <w:szCs w:val="16"/>
        </w:rPr>
        <w:t xml:space="preserve">Fig </w:t>
      </w:r>
      <w:r w:rsidRPr="00611CD7">
        <w:rPr>
          <w:i w:val="0"/>
          <w:iCs w:val="0"/>
          <w:noProof/>
          <w:color w:val="auto"/>
          <w:sz w:val="16"/>
          <w:szCs w:val="16"/>
        </w:rPr>
        <w:fldChar w:fldCharType="begin"/>
      </w:r>
      <w:r w:rsidRPr="00611CD7">
        <w:rPr>
          <w:i w:val="0"/>
          <w:iCs w:val="0"/>
          <w:noProof/>
          <w:color w:val="auto"/>
          <w:sz w:val="16"/>
          <w:szCs w:val="16"/>
        </w:rPr>
        <w:instrText xml:space="preserve"> SEQ Figure \* ARABIC </w:instrText>
      </w:r>
      <w:r w:rsidRPr="00611CD7">
        <w:rPr>
          <w:i w:val="0"/>
          <w:iCs w:val="0"/>
          <w:noProof/>
          <w:color w:val="auto"/>
          <w:sz w:val="16"/>
          <w:szCs w:val="16"/>
        </w:rPr>
        <w:fldChar w:fldCharType="separate"/>
      </w:r>
      <w:r w:rsidR="00243857">
        <w:rPr>
          <w:i w:val="0"/>
          <w:iCs w:val="0"/>
          <w:noProof/>
          <w:color w:val="auto"/>
          <w:sz w:val="16"/>
          <w:szCs w:val="16"/>
        </w:rPr>
        <w:t>6</w:t>
      </w:r>
      <w:r w:rsidRPr="00611CD7">
        <w:rPr>
          <w:i w:val="0"/>
          <w:iCs w:val="0"/>
          <w:noProof/>
          <w:color w:val="auto"/>
          <w:sz w:val="16"/>
          <w:szCs w:val="16"/>
        </w:rPr>
        <w:fldChar w:fldCharType="end"/>
      </w:r>
      <w:r w:rsidRPr="00611CD7">
        <w:rPr>
          <w:i w:val="0"/>
          <w:iCs w:val="0"/>
          <w:noProof/>
          <w:color w:val="auto"/>
          <w:sz w:val="16"/>
          <w:szCs w:val="16"/>
        </w:rPr>
        <w:t>:  Graphical Representation of Table I</w:t>
      </w:r>
      <w:r w:rsidR="00D22167" w:rsidRPr="00611CD7">
        <w:rPr>
          <w:i w:val="0"/>
          <w:iCs w:val="0"/>
          <w:noProof/>
          <w:color w:val="auto"/>
          <w:sz w:val="16"/>
          <w:szCs w:val="16"/>
        </w:rPr>
        <w:t>II</w:t>
      </w:r>
    </w:p>
    <w:p w14:paraId="641D9EAA" w14:textId="1FEF6EAB" w:rsidR="006809C7" w:rsidRPr="00611CD7" w:rsidRDefault="004A132A" w:rsidP="00793AE5">
      <w:pPr>
        <w:jc w:val="both"/>
      </w:pPr>
      <w:r w:rsidRPr="00611CD7">
        <w:t xml:space="preserve">     </w:t>
      </w:r>
      <w:r w:rsidR="002C4EB6" w:rsidRPr="00611CD7">
        <w:t>Fig 7 shows the validation loss curves plotted against the number of training epochs. It can be seen that the validation loss to be steadily increasing for GPT-NEO-125M model, in-contrast to the two BERT models where the graph shows validation loss to be decreasing for some epochs</w:t>
      </w:r>
      <w:r w:rsidR="004229BE" w:rsidRPr="00611CD7">
        <w:t>.</w:t>
      </w:r>
      <w:r w:rsidR="002C4EB6" w:rsidRPr="00611CD7">
        <w:t xml:space="preserve"> </w:t>
      </w:r>
      <w:r w:rsidR="004229BE" w:rsidRPr="00611CD7">
        <w:t>W</w:t>
      </w:r>
      <w:r w:rsidR="002C4EB6" w:rsidRPr="00611CD7">
        <w:t>hich indicates that the models are successfully learning from the training data during these epochs as opposed to memorizing the training data pattern and leading to overfitting</w:t>
      </w:r>
      <w:r w:rsidR="001639B2" w:rsidRPr="00611CD7">
        <w:t>,</w:t>
      </w:r>
      <w:r w:rsidR="002C4EB6" w:rsidRPr="00611CD7">
        <w:t xml:space="preserve"> as can be seen for GPT-NEO-125M.</w:t>
      </w:r>
      <w:r w:rsidR="004C7C6F" w:rsidRPr="00611CD7">
        <w:t xml:space="preserve"> </w:t>
      </w:r>
      <w:r w:rsidR="002C4EB6" w:rsidRPr="00611CD7">
        <w:t>Both the training loss and validation loss information points towards overfitting of the GPT-NEO-125M model and provides a valid reason for the poorer performance metrics compared to DistilBERT and xlm-RoBERTa.</w:t>
      </w:r>
    </w:p>
    <w:p w14:paraId="45482A3B" w14:textId="7C89004F" w:rsidR="00B452E3" w:rsidRPr="00611CD7" w:rsidRDefault="00B452E3" w:rsidP="00793AE5">
      <w:pPr>
        <w:jc w:val="both"/>
      </w:pPr>
    </w:p>
    <w:p w14:paraId="2EDDBF9A" w14:textId="31728ACD" w:rsidR="00B452E3" w:rsidRPr="00611CD7" w:rsidRDefault="00B452E3" w:rsidP="00793AE5">
      <w:pPr>
        <w:jc w:val="both"/>
      </w:pPr>
    </w:p>
    <w:p w14:paraId="1243B909" w14:textId="77777777" w:rsidR="009B237A" w:rsidRPr="00611CD7" w:rsidRDefault="009B237A" w:rsidP="00793AE5">
      <w:pPr>
        <w:jc w:val="both"/>
      </w:pPr>
    </w:p>
    <w:p w14:paraId="5F5CCB34" w14:textId="77777777" w:rsidR="00080876" w:rsidRPr="00611CD7" w:rsidRDefault="006518B6" w:rsidP="006518B6">
      <w:pPr>
        <w:pStyle w:val="tablehead"/>
      </w:pPr>
      <w:r w:rsidRPr="00611CD7">
        <w:t>Accuracy per Epoch</w:t>
      </w:r>
    </w:p>
    <w:tbl>
      <w:tblPr>
        <w:tblW w:w="4693" w:type="dxa"/>
        <w:jc w:val="center"/>
        <w:tblLook w:val="04A0" w:firstRow="1" w:lastRow="0" w:firstColumn="1" w:lastColumn="0" w:noHBand="0" w:noVBand="1"/>
      </w:tblPr>
      <w:tblGrid>
        <w:gridCol w:w="747"/>
        <w:gridCol w:w="1226"/>
        <w:gridCol w:w="1511"/>
        <w:gridCol w:w="1209"/>
      </w:tblGrid>
      <w:tr w:rsidR="00080876" w:rsidRPr="00611CD7" w14:paraId="335D8EAA" w14:textId="77777777" w:rsidTr="004C04BC">
        <w:trPr>
          <w:trHeight w:val="354"/>
          <w:jc w:val="center"/>
        </w:trPr>
        <w:tc>
          <w:tcPr>
            <w:tcW w:w="747"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5EC75DE" w14:textId="77777777" w:rsidR="00080876" w:rsidRPr="00611CD7" w:rsidRDefault="00080876" w:rsidP="008B6353">
            <w:pPr>
              <w:rPr>
                <w:rFonts w:eastAsia="Times New Roman"/>
                <w:b/>
                <w:bCs/>
                <w:color w:val="212121"/>
                <w:sz w:val="16"/>
                <w:szCs w:val="16"/>
              </w:rPr>
            </w:pPr>
            <w:bookmarkStart w:id="1" w:name="_Hlk134781992"/>
            <w:r w:rsidRPr="00611CD7">
              <w:rPr>
                <w:rFonts w:eastAsia="Times New Roman"/>
                <w:b/>
                <w:bCs/>
                <w:color w:val="212121"/>
                <w:sz w:val="16"/>
                <w:szCs w:val="16"/>
              </w:rPr>
              <w:t>Epoch</w:t>
            </w:r>
          </w:p>
        </w:tc>
        <w:tc>
          <w:tcPr>
            <w:tcW w:w="1226" w:type="dxa"/>
            <w:tcBorders>
              <w:top w:val="single" w:sz="4" w:space="0" w:color="auto"/>
              <w:left w:val="nil"/>
              <w:bottom w:val="single" w:sz="4" w:space="0" w:color="auto"/>
              <w:right w:val="single" w:sz="4" w:space="0" w:color="auto"/>
            </w:tcBorders>
            <w:shd w:val="clear" w:color="auto" w:fill="auto"/>
            <w:noWrap/>
            <w:vAlign w:val="bottom"/>
            <w:hideMark/>
          </w:tcPr>
          <w:p w14:paraId="5B726F4F" w14:textId="77777777" w:rsidR="00080876" w:rsidRPr="00611CD7" w:rsidRDefault="00080876" w:rsidP="008B6353">
            <w:pPr>
              <w:rPr>
                <w:rFonts w:eastAsia="Times New Roman"/>
                <w:b/>
                <w:bCs/>
                <w:color w:val="000000"/>
                <w:sz w:val="16"/>
                <w:szCs w:val="16"/>
              </w:rPr>
            </w:pPr>
            <w:r w:rsidRPr="00611CD7">
              <w:rPr>
                <w:rFonts w:eastAsia="Times New Roman"/>
                <w:b/>
                <w:bCs/>
                <w:color w:val="000000"/>
                <w:sz w:val="16"/>
                <w:szCs w:val="16"/>
              </w:rPr>
              <w:t>DistilBERT-finetuned</w:t>
            </w:r>
          </w:p>
        </w:tc>
        <w:tc>
          <w:tcPr>
            <w:tcW w:w="1511" w:type="dxa"/>
            <w:tcBorders>
              <w:top w:val="single" w:sz="4" w:space="0" w:color="auto"/>
              <w:left w:val="nil"/>
              <w:bottom w:val="single" w:sz="4" w:space="0" w:color="auto"/>
              <w:right w:val="single" w:sz="4" w:space="0" w:color="auto"/>
            </w:tcBorders>
            <w:shd w:val="clear" w:color="auto" w:fill="auto"/>
            <w:noWrap/>
            <w:vAlign w:val="bottom"/>
            <w:hideMark/>
          </w:tcPr>
          <w:p w14:paraId="5025033D" w14:textId="77777777" w:rsidR="00080876" w:rsidRPr="00611CD7" w:rsidRDefault="004C04BC" w:rsidP="008B6353">
            <w:pPr>
              <w:rPr>
                <w:rFonts w:eastAsia="Times New Roman"/>
                <w:b/>
                <w:bCs/>
                <w:color w:val="000000"/>
                <w:sz w:val="16"/>
                <w:szCs w:val="16"/>
              </w:rPr>
            </w:pPr>
            <w:r w:rsidRPr="00611CD7">
              <w:rPr>
                <w:rFonts w:eastAsia="Times New Roman"/>
                <w:b/>
                <w:bCs/>
                <w:color w:val="000000"/>
                <w:sz w:val="16"/>
                <w:szCs w:val="16"/>
              </w:rPr>
              <w:t>x</w:t>
            </w:r>
            <w:r w:rsidR="00080876" w:rsidRPr="00611CD7">
              <w:rPr>
                <w:rFonts w:eastAsia="Times New Roman"/>
                <w:b/>
                <w:bCs/>
                <w:color w:val="000000"/>
                <w:sz w:val="16"/>
                <w:szCs w:val="16"/>
              </w:rPr>
              <w:t>lm</w:t>
            </w:r>
            <w:r w:rsidRPr="00611CD7">
              <w:rPr>
                <w:rFonts w:eastAsia="Times New Roman"/>
                <w:b/>
                <w:bCs/>
                <w:color w:val="000000"/>
                <w:sz w:val="16"/>
                <w:szCs w:val="16"/>
              </w:rPr>
              <w:t>-</w:t>
            </w:r>
            <w:r w:rsidR="00080876" w:rsidRPr="00611CD7">
              <w:rPr>
                <w:rFonts w:eastAsia="Times New Roman"/>
                <w:b/>
                <w:bCs/>
                <w:color w:val="000000"/>
                <w:sz w:val="16"/>
                <w:szCs w:val="16"/>
              </w:rPr>
              <w:t>RoBERTa-finetuned</w:t>
            </w:r>
          </w:p>
        </w:tc>
        <w:tc>
          <w:tcPr>
            <w:tcW w:w="1209" w:type="dxa"/>
            <w:tcBorders>
              <w:top w:val="single" w:sz="4" w:space="0" w:color="auto"/>
              <w:left w:val="nil"/>
              <w:bottom w:val="single" w:sz="4" w:space="0" w:color="auto"/>
              <w:right w:val="single" w:sz="4" w:space="0" w:color="auto"/>
            </w:tcBorders>
            <w:shd w:val="clear" w:color="auto" w:fill="auto"/>
            <w:noWrap/>
            <w:vAlign w:val="bottom"/>
            <w:hideMark/>
          </w:tcPr>
          <w:p w14:paraId="36FA1753" w14:textId="77777777" w:rsidR="00080876" w:rsidRPr="00611CD7" w:rsidRDefault="00080876" w:rsidP="008B6353">
            <w:pPr>
              <w:rPr>
                <w:rFonts w:eastAsia="Times New Roman"/>
                <w:b/>
                <w:bCs/>
                <w:color w:val="000000"/>
                <w:sz w:val="16"/>
                <w:szCs w:val="16"/>
              </w:rPr>
            </w:pPr>
            <w:r w:rsidRPr="00611CD7">
              <w:rPr>
                <w:rFonts w:eastAsia="Times New Roman"/>
                <w:b/>
                <w:bCs/>
                <w:color w:val="000000"/>
                <w:sz w:val="16"/>
                <w:szCs w:val="16"/>
              </w:rPr>
              <w:t>GPT-NEO-125M-finetuned</w:t>
            </w:r>
          </w:p>
        </w:tc>
      </w:tr>
      <w:tr w:rsidR="00080876" w:rsidRPr="00611CD7" w14:paraId="0BD819C7"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736DC7C"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1</w:t>
            </w:r>
          </w:p>
        </w:tc>
        <w:tc>
          <w:tcPr>
            <w:tcW w:w="1226" w:type="dxa"/>
            <w:tcBorders>
              <w:top w:val="nil"/>
              <w:left w:val="nil"/>
              <w:bottom w:val="single" w:sz="4" w:space="0" w:color="auto"/>
              <w:right w:val="single" w:sz="4" w:space="0" w:color="auto"/>
            </w:tcBorders>
            <w:shd w:val="clear" w:color="000000" w:fill="FFFFFF"/>
            <w:vAlign w:val="center"/>
            <w:hideMark/>
          </w:tcPr>
          <w:p w14:paraId="7EB55AE2"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31281</w:t>
            </w:r>
          </w:p>
        </w:tc>
        <w:tc>
          <w:tcPr>
            <w:tcW w:w="1511" w:type="dxa"/>
            <w:tcBorders>
              <w:top w:val="nil"/>
              <w:left w:val="nil"/>
              <w:bottom w:val="single" w:sz="4" w:space="0" w:color="auto"/>
              <w:right w:val="single" w:sz="4" w:space="0" w:color="auto"/>
            </w:tcBorders>
            <w:shd w:val="clear" w:color="000000" w:fill="FFFFFF"/>
            <w:vAlign w:val="center"/>
            <w:hideMark/>
          </w:tcPr>
          <w:p w14:paraId="0E6C8824"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39105</w:t>
            </w:r>
          </w:p>
        </w:tc>
        <w:tc>
          <w:tcPr>
            <w:tcW w:w="1209" w:type="dxa"/>
            <w:tcBorders>
              <w:top w:val="nil"/>
              <w:left w:val="nil"/>
              <w:bottom w:val="single" w:sz="4" w:space="0" w:color="auto"/>
              <w:right w:val="single" w:sz="4" w:space="0" w:color="auto"/>
            </w:tcBorders>
            <w:shd w:val="clear" w:color="000000" w:fill="FFFFFF"/>
            <w:vAlign w:val="center"/>
            <w:hideMark/>
          </w:tcPr>
          <w:p w14:paraId="74AF8040"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32131</w:t>
            </w:r>
          </w:p>
        </w:tc>
      </w:tr>
      <w:tr w:rsidR="00080876" w:rsidRPr="00611CD7" w14:paraId="18AB782B"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7C61AAF3"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2</w:t>
            </w:r>
          </w:p>
        </w:tc>
        <w:tc>
          <w:tcPr>
            <w:tcW w:w="1226" w:type="dxa"/>
            <w:tcBorders>
              <w:top w:val="nil"/>
              <w:left w:val="nil"/>
              <w:bottom w:val="single" w:sz="4" w:space="0" w:color="auto"/>
              <w:right w:val="single" w:sz="4" w:space="0" w:color="auto"/>
            </w:tcBorders>
            <w:shd w:val="clear" w:color="000000" w:fill="FFFFFF"/>
            <w:vAlign w:val="center"/>
            <w:hideMark/>
          </w:tcPr>
          <w:p w14:paraId="49E82D4E"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2507</w:t>
            </w:r>
          </w:p>
        </w:tc>
        <w:tc>
          <w:tcPr>
            <w:tcW w:w="1511" w:type="dxa"/>
            <w:tcBorders>
              <w:top w:val="nil"/>
              <w:left w:val="nil"/>
              <w:bottom w:val="single" w:sz="4" w:space="0" w:color="auto"/>
              <w:right w:val="single" w:sz="4" w:space="0" w:color="auto"/>
            </w:tcBorders>
            <w:shd w:val="clear" w:color="000000" w:fill="FFFFFF"/>
            <w:vAlign w:val="center"/>
            <w:hideMark/>
          </w:tcPr>
          <w:p w14:paraId="6B1EDB15"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37915</w:t>
            </w:r>
          </w:p>
        </w:tc>
        <w:tc>
          <w:tcPr>
            <w:tcW w:w="1209" w:type="dxa"/>
            <w:tcBorders>
              <w:top w:val="nil"/>
              <w:left w:val="nil"/>
              <w:bottom w:val="single" w:sz="4" w:space="0" w:color="auto"/>
              <w:right w:val="single" w:sz="4" w:space="0" w:color="auto"/>
            </w:tcBorders>
            <w:shd w:val="clear" w:color="000000" w:fill="FFFFFF"/>
            <w:vAlign w:val="center"/>
            <w:hideMark/>
          </w:tcPr>
          <w:p w14:paraId="19C794FD"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2847</w:t>
            </w:r>
          </w:p>
        </w:tc>
      </w:tr>
      <w:tr w:rsidR="00080876" w:rsidRPr="00611CD7" w14:paraId="5D434537"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052DBD53"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3</w:t>
            </w:r>
          </w:p>
        </w:tc>
        <w:tc>
          <w:tcPr>
            <w:tcW w:w="1226" w:type="dxa"/>
            <w:tcBorders>
              <w:top w:val="nil"/>
              <w:left w:val="nil"/>
              <w:bottom w:val="single" w:sz="4" w:space="0" w:color="auto"/>
              <w:right w:val="single" w:sz="4" w:space="0" w:color="auto"/>
            </w:tcBorders>
            <w:shd w:val="clear" w:color="000000" w:fill="FFFFFF"/>
            <w:vAlign w:val="center"/>
            <w:hideMark/>
          </w:tcPr>
          <w:p w14:paraId="46C4D95E"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50672</w:t>
            </w:r>
          </w:p>
        </w:tc>
        <w:tc>
          <w:tcPr>
            <w:tcW w:w="1511" w:type="dxa"/>
            <w:tcBorders>
              <w:top w:val="nil"/>
              <w:left w:val="nil"/>
              <w:bottom w:val="single" w:sz="4" w:space="0" w:color="auto"/>
              <w:right w:val="single" w:sz="4" w:space="0" w:color="auto"/>
            </w:tcBorders>
            <w:shd w:val="clear" w:color="000000" w:fill="FFFFFF"/>
            <w:vAlign w:val="center"/>
            <w:hideMark/>
          </w:tcPr>
          <w:p w14:paraId="08D3B82E"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659</w:t>
            </w:r>
          </w:p>
        </w:tc>
        <w:tc>
          <w:tcPr>
            <w:tcW w:w="1209" w:type="dxa"/>
            <w:tcBorders>
              <w:top w:val="nil"/>
              <w:left w:val="nil"/>
              <w:bottom w:val="single" w:sz="4" w:space="0" w:color="auto"/>
              <w:right w:val="single" w:sz="4" w:space="0" w:color="auto"/>
            </w:tcBorders>
            <w:shd w:val="clear" w:color="000000" w:fill="FFFFFF"/>
            <w:vAlign w:val="center"/>
            <w:hideMark/>
          </w:tcPr>
          <w:p w14:paraId="3D4D65B2"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761</w:t>
            </w:r>
          </w:p>
        </w:tc>
      </w:tr>
      <w:tr w:rsidR="00080876" w:rsidRPr="00611CD7" w14:paraId="4D23C72E"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78C329DE"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4</w:t>
            </w:r>
          </w:p>
        </w:tc>
        <w:tc>
          <w:tcPr>
            <w:tcW w:w="1226" w:type="dxa"/>
            <w:tcBorders>
              <w:top w:val="nil"/>
              <w:left w:val="nil"/>
              <w:bottom w:val="single" w:sz="4" w:space="0" w:color="auto"/>
              <w:right w:val="single" w:sz="4" w:space="0" w:color="auto"/>
            </w:tcBorders>
            <w:shd w:val="clear" w:color="000000" w:fill="FFFFFF"/>
            <w:vAlign w:val="center"/>
            <w:hideMark/>
          </w:tcPr>
          <w:p w14:paraId="722A1026"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3018</w:t>
            </w:r>
          </w:p>
        </w:tc>
        <w:tc>
          <w:tcPr>
            <w:tcW w:w="1511" w:type="dxa"/>
            <w:tcBorders>
              <w:top w:val="nil"/>
              <w:left w:val="nil"/>
              <w:bottom w:val="single" w:sz="4" w:space="0" w:color="auto"/>
              <w:right w:val="single" w:sz="4" w:space="0" w:color="auto"/>
            </w:tcBorders>
            <w:shd w:val="clear" w:color="000000" w:fill="FFFFFF"/>
            <w:vAlign w:val="center"/>
            <w:hideMark/>
          </w:tcPr>
          <w:p w14:paraId="52BA6E3A"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1146</w:t>
            </w:r>
          </w:p>
        </w:tc>
        <w:tc>
          <w:tcPr>
            <w:tcW w:w="1209" w:type="dxa"/>
            <w:tcBorders>
              <w:top w:val="nil"/>
              <w:left w:val="nil"/>
              <w:bottom w:val="single" w:sz="4" w:space="0" w:color="auto"/>
              <w:right w:val="single" w:sz="4" w:space="0" w:color="auto"/>
            </w:tcBorders>
            <w:shd w:val="clear" w:color="000000" w:fill="FFFFFF"/>
            <w:vAlign w:val="center"/>
            <w:hideMark/>
          </w:tcPr>
          <w:p w14:paraId="55237A9D"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2167</w:t>
            </w:r>
          </w:p>
        </w:tc>
      </w:tr>
      <w:tr w:rsidR="00080876" w:rsidRPr="00611CD7" w14:paraId="1745E207"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709D09FF"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5</w:t>
            </w:r>
          </w:p>
        </w:tc>
        <w:tc>
          <w:tcPr>
            <w:tcW w:w="1226" w:type="dxa"/>
            <w:tcBorders>
              <w:top w:val="nil"/>
              <w:left w:val="nil"/>
              <w:bottom w:val="single" w:sz="4" w:space="0" w:color="auto"/>
              <w:right w:val="single" w:sz="4" w:space="0" w:color="auto"/>
            </w:tcBorders>
            <w:shd w:val="clear" w:color="000000" w:fill="FFFFFF"/>
            <w:vAlign w:val="center"/>
            <w:hideMark/>
          </w:tcPr>
          <w:p w14:paraId="5395771E"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9481</w:t>
            </w:r>
          </w:p>
        </w:tc>
        <w:tc>
          <w:tcPr>
            <w:tcW w:w="1511" w:type="dxa"/>
            <w:tcBorders>
              <w:top w:val="nil"/>
              <w:left w:val="nil"/>
              <w:bottom w:val="single" w:sz="4" w:space="0" w:color="auto"/>
              <w:right w:val="single" w:sz="4" w:space="0" w:color="auto"/>
            </w:tcBorders>
            <w:shd w:val="clear" w:color="000000" w:fill="FFFFFF"/>
            <w:vAlign w:val="center"/>
            <w:hideMark/>
          </w:tcPr>
          <w:p w14:paraId="2807A0ED"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50162</w:t>
            </w:r>
          </w:p>
        </w:tc>
        <w:tc>
          <w:tcPr>
            <w:tcW w:w="1209" w:type="dxa"/>
            <w:tcBorders>
              <w:top w:val="nil"/>
              <w:left w:val="nil"/>
              <w:bottom w:val="single" w:sz="4" w:space="0" w:color="auto"/>
              <w:right w:val="single" w:sz="4" w:space="0" w:color="auto"/>
            </w:tcBorders>
            <w:shd w:val="clear" w:color="000000" w:fill="FFFFFF"/>
            <w:vAlign w:val="center"/>
            <w:hideMark/>
          </w:tcPr>
          <w:p w14:paraId="47B57492"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6079</w:t>
            </w:r>
          </w:p>
        </w:tc>
      </w:tr>
      <w:tr w:rsidR="00080876" w:rsidRPr="00611CD7" w14:paraId="25B6CB24"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6EFCE9FA"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6</w:t>
            </w:r>
          </w:p>
        </w:tc>
        <w:tc>
          <w:tcPr>
            <w:tcW w:w="1226" w:type="dxa"/>
            <w:tcBorders>
              <w:top w:val="nil"/>
              <w:left w:val="nil"/>
              <w:bottom w:val="single" w:sz="4" w:space="0" w:color="auto"/>
              <w:right w:val="single" w:sz="4" w:space="0" w:color="auto"/>
            </w:tcBorders>
            <w:shd w:val="clear" w:color="000000" w:fill="FFFFFF"/>
            <w:vAlign w:val="center"/>
            <w:hideMark/>
          </w:tcPr>
          <w:p w14:paraId="77A907F0"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8971</w:t>
            </w:r>
          </w:p>
        </w:tc>
        <w:tc>
          <w:tcPr>
            <w:tcW w:w="1511" w:type="dxa"/>
            <w:tcBorders>
              <w:top w:val="nil"/>
              <w:left w:val="nil"/>
              <w:bottom w:val="single" w:sz="4" w:space="0" w:color="auto"/>
              <w:right w:val="single" w:sz="4" w:space="0" w:color="auto"/>
            </w:tcBorders>
            <w:shd w:val="clear" w:color="000000" w:fill="FFFFFF"/>
            <w:vAlign w:val="center"/>
            <w:hideMark/>
          </w:tcPr>
          <w:p w14:paraId="2AA28696"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4889</w:t>
            </w:r>
          </w:p>
        </w:tc>
        <w:tc>
          <w:tcPr>
            <w:tcW w:w="1209" w:type="dxa"/>
            <w:tcBorders>
              <w:top w:val="nil"/>
              <w:left w:val="nil"/>
              <w:bottom w:val="single" w:sz="4" w:space="0" w:color="auto"/>
              <w:right w:val="single" w:sz="4" w:space="0" w:color="auto"/>
            </w:tcBorders>
            <w:shd w:val="clear" w:color="000000" w:fill="FFFFFF"/>
            <w:vAlign w:val="center"/>
            <w:hideMark/>
          </w:tcPr>
          <w:p w14:paraId="381200D5"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6079</w:t>
            </w:r>
          </w:p>
        </w:tc>
      </w:tr>
      <w:tr w:rsidR="00080876" w:rsidRPr="00611CD7" w14:paraId="1C044F76"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709BDCCC"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7</w:t>
            </w:r>
          </w:p>
        </w:tc>
        <w:tc>
          <w:tcPr>
            <w:tcW w:w="1226" w:type="dxa"/>
            <w:tcBorders>
              <w:top w:val="nil"/>
              <w:left w:val="nil"/>
              <w:bottom w:val="single" w:sz="4" w:space="0" w:color="auto"/>
              <w:right w:val="single" w:sz="4" w:space="0" w:color="auto"/>
            </w:tcBorders>
            <w:shd w:val="clear" w:color="000000" w:fill="FFFFFF"/>
            <w:vAlign w:val="center"/>
            <w:hideMark/>
          </w:tcPr>
          <w:p w14:paraId="26726B35"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2337</w:t>
            </w:r>
          </w:p>
        </w:tc>
        <w:tc>
          <w:tcPr>
            <w:tcW w:w="1511" w:type="dxa"/>
            <w:tcBorders>
              <w:top w:val="nil"/>
              <w:left w:val="nil"/>
              <w:bottom w:val="single" w:sz="4" w:space="0" w:color="auto"/>
              <w:right w:val="single" w:sz="4" w:space="0" w:color="auto"/>
            </w:tcBorders>
            <w:shd w:val="clear" w:color="000000" w:fill="FFFFFF"/>
            <w:vAlign w:val="center"/>
            <w:hideMark/>
          </w:tcPr>
          <w:p w14:paraId="0E8795B7"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4378</w:t>
            </w:r>
          </w:p>
        </w:tc>
        <w:tc>
          <w:tcPr>
            <w:tcW w:w="1209" w:type="dxa"/>
            <w:tcBorders>
              <w:top w:val="nil"/>
              <w:left w:val="nil"/>
              <w:bottom w:val="single" w:sz="4" w:space="0" w:color="auto"/>
              <w:right w:val="single" w:sz="4" w:space="0" w:color="auto"/>
            </w:tcBorders>
            <w:shd w:val="clear" w:color="000000" w:fill="FFFFFF"/>
            <w:vAlign w:val="center"/>
            <w:hideMark/>
          </w:tcPr>
          <w:p w14:paraId="02874F92"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676</w:t>
            </w:r>
          </w:p>
        </w:tc>
      </w:tr>
      <w:tr w:rsidR="00080876" w:rsidRPr="00611CD7" w14:paraId="5CF7D052"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6C6916EB"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8</w:t>
            </w:r>
          </w:p>
        </w:tc>
        <w:tc>
          <w:tcPr>
            <w:tcW w:w="1226" w:type="dxa"/>
            <w:tcBorders>
              <w:top w:val="nil"/>
              <w:left w:val="nil"/>
              <w:bottom w:val="single" w:sz="4" w:space="0" w:color="auto"/>
              <w:right w:val="single" w:sz="4" w:space="0" w:color="auto"/>
            </w:tcBorders>
            <w:shd w:val="clear" w:color="000000" w:fill="FFFFFF"/>
            <w:vAlign w:val="center"/>
            <w:hideMark/>
          </w:tcPr>
          <w:p w14:paraId="16A116EE"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744</w:t>
            </w:r>
          </w:p>
        </w:tc>
        <w:tc>
          <w:tcPr>
            <w:tcW w:w="1511" w:type="dxa"/>
            <w:tcBorders>
              <w:top w:val="nil"/>
              <w:left w:val="nil"/>
              <w:bottom w:val="single" w:sz="4" w:space="0" w:color="auto"/>
              <w:right w:val="single" w:sz="4" w:space="0" w:color="auto"/>
            </w:tcBorders>
            <w:shd w:val="clear" w:color="000000" w:fill="FFFFFF"/>
            <w:vAlign w:val="center"/>
            <w:hideMark/>
          </w:tcPr>
          <w:p w14:paraId="3CF96F1E"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51522</w:t>
            </w:r>
          </w:p>
        </w:tc>
        <w:tc>
          <w:tcPr>
            <w:tcW w:w="1209" w:type="dxa"/>
            <w:tcBorders>
              <w:top w:val="nil"/>
              <w:left w:val="nil"/>
              <w:bottom w:val="single" w:sz="4" w:space="0" w:color="auto"/>
              <w:right w:val="single" w:sz="4" w:space="0" w:color="auto"/>
            </w:tcBorders>
            <w:shd w:val="clear" w:color="000000" w:fill="FFFFFF"/>
            <w:vAlign w:val="center"/>
            <w:hideMark/>
          </w:tcPr>
          <w:p w14:paraId="4828B6C0"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659</w:t>
            </w:r>
          </w:p>
        </w:tc>
      </w:tr>
      <w:tr w:rsidR="00080876" w:rsidRPr="00611CD7" w14:paraId="4570B468"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9FFBB33"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9</w:t>
            </w:r>
          </w:p>
        </w:tc>
        <w:tc>
          <w:tcPr>
            <w:tcW w:w="1226" w:type="dxa"/>
            <w:tcBorders>
              <w:top w:val="nil"/>
              <w:left w:val="nil"/>
              <w:bottom w:val="single" w:sz="4" w:space="0" w:color="auto"/>
              <w:right w:val="single" w:sz="4" w:space="0" w:color="auto"/>
            </w:tcBorders>
            <w:shd w:val="clear" w:color="000000" w:fill="FFFFFF"/>
            <w:vAlign w:val="center"/>
            <w:hideMark/>
          </w:tcPr>
          <w:p w14:paraId="52BD4C19"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9311</w:t>
            </w:r>
          </w:p>
        </w:tc>
        <w:tc>
          <w:tcPr>
            <w:tcW w:w="1511" w:type="dxa"/>
            <w:tcBorders>
              <w:top w:val="nil"/>
              <w:left w:val="nil"/>
              <w:bottom w:val="single" w:sz="4" w:space="0" w:color="auto"/>
              <w:right w:val="single" w:sz="4" w:space="0" w:color="auto"/>
            </w:tcBorders>
            <w:shd w:val="clear" w:color="000000" w:fill="FFFFFF"/>
            <w:vAlign w:val="center"/>
            <w:hideMark/>
          </w:tcPr>
          <w:p w14:paraId="431D3A3E"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676</w:t>
            </w:r>
          </w:p>
        </w:tc>
        <w:tc>
          <w:tcPr>
            <w:tcW w:w="1209" w:type="dxa"/>
            <w:tcBorders>
              <w:top w:val="nil"/>
              <w:left w:val="nil"/>
              <w:bottom w:val="single" w:sz="4" w:space="0" w:color="auto"/>
              <w:right w:val="single" w:sz="4" w:space="0" w:color="auto"/>
            </w:tcBorders>
            <w:shd w:val="clear" w:color="000000" w:fill="FFFFFF"/>
            <w:vAlign w:val="center"/>
            <w:hideMark/>
          </w:tcPr>
          <w:p w14:paraId="53502A39"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676</w:t>
            </w:r>
          </w:p>
        </w:tc>
      </w:tr>
      <w:tr w:rsidR="00080876" w:rsidRPr="00611CD7" w14:paraId="72034E4E" w14:textId="77777777" w:rsidTr="004C04BC">
        <w:trPr>
          <w:trHeight w:val="354"/>
          <w:jc w:val="center"/>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0FC5E29C" w14:textId="77777777" w:rsidR="00080876" w:rsidRPr="00611CD7" w:rsidRDefault="00080876" w:rsidP="008B6353">
            <w:pPr>
              <w:jc w:val="right"/>
              <w:rPr>
                <w:rFonts w:eastAsia="Times New Roman"/>
                <w:b/>
                <w:bCs/>
                <w:color w:val="212121"/>
                <w:sz w:val="16"/>
                <w:szCs w:val="16"/>
              </w:rPr>
            </w:pPr>
            <w:r w:rsidRPr="00611CD7">
              <w:rPr>
                <w:rFonts w:eastAsia="Times New Roman"/>
                <w:b/>
                <w:bCs/>
                <w:color w:val="212121"/>
                <w:sz w:val="16"/>
                <w:szCs w:val="16"/>
              </w:rPr>
              <w:t>10</w:t>
            </w:r>
          </w:p>
        </w:tc>
        <w:tc>
          <w:tcPr>
            <w:tcW w:w="1226" w:type="dxa"/>
            <w:tcBorders>
              <w:top w:val="nil"/>
              <w:left w:val="nil"/>
              <w:bottom w:val="single" w:sz="4" w:space="0" w:color="auto"/>
              <w:right w:val="single" w:sz="4" w:space="0" w:color="auto"/>
            </w:tcBorders>
            <w:shd w:val="clear" w:color="000000" w:fill="FFFFFF"/>
            <w:vAlign w:val="center"/>
            <w:hideMark/>
          </w:tcPr>
          <w:p w14:paraId="35933292"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8801</w:t>
            </w:r>
          </w:p>
        </w:tc>
        <w:tc>
          <w:tcPr>
            <w:tcW w:w="1511" w:type="dxa"/>
            <w:tcBorders>
              <w:top w:val="nil"/>
              <w:left w:val="nil"/>
              <w:bottom w:val="single" w:sz="4" w:space="0" w:color="auto"/>
              <w:right w:val="single" w:sz="4" w:space="0" w:color="auto"/>
            </w:tcBorders>
            <w:shd w:val="clear" w:color="000000" w:fill="FFFFFF"/>
            <w:vAlign w:val="center"/>
            <w:hideMark/>
          </w:tcPr>
          <w:p w14:paraId="6B07D1D8" w14:textId="77777777" w:rsidR="00080876" w:rsidRPr="00611CD7" w:rsidRDefault="00080876" w:rsidP="008B6353">
            <w:pPr>
              <w:jc w:val="right"/>
              <w:rPr>
                <w:rFonts w:eastAsia="Times New Roman"/>
                <w:color w:val="212121"/>
                <w:sz w:val="16"/>
                <w:szCs w:val="16"/>
              </w:rPr>
            </w:pPr>
            <w:r w:rsidRPr="00611CD7">
              <w:rPr>
                <w:rFonts w:eastAsia="Times New Roman"/>
                <w:color w:val="212121"/>
                <w:sz w:val="16"/>
                <w:szCs w:val="16"/>
              </w:rPr>
              <w:t>0.949481</w:t>
            </w:r>
          </w:p>
        </w:tc>
        <w:tc>
          <w:tcPr>
            <w:tcW w:w="1209" w:type="dxa"/>
            <w:tcBorders>
              <w:top w:val="nil"/>
              <w:left w:val="nil"/>
              <w:bottom w:val="single" w:sz="4" w:space="0" w:color="auto"/>
              <w:right w:val="single" w:sz="4" w:space="0" w:color="auto"/>
            </w:tcBorders>
            <w:shd w:val="clear" w:color="000000" w:fill="FFFFFF"/>
            <w:vAlign w:val="center"/>
            <w:hideMark/>
          </w:tcPr>
          <w:p w14:paraId="260A3E43" w14:textId="77777777" w:rsidR="00080876" w:rsidRPr="00611CD7" w:rsidRDefault="00080876" w:rsidP="008B6353">
            <w:pPr>
              <w:keepNext/>
              <w:jc w:val="right"/>
              <w:rPr>
                <w:rFonts w:eastAsia="Times New Roman"/>
                <w:color w:val="212121"/>
                <w:sz w:val="16"/>
                <w:szCs w:val="16"/>
              </w:rPr>
            </w:pPr>
            <w:r w:rsidRPr="00611CD7">
              <w:rPr>
                <w:rFonts w:eastAsia="Times New Roman"/>
                <w:color w:val="212121"/>
                <w:sz w:val="16"/>
                <w:szCs w:val="16"/>
              </w:rPr>
              <w:t>0.94676</w:t>
            </w:r>
          </w:p>
        </w:tc>
      </w:tr>
      <w:bookmarkEnd w:id="1"/>
    </w:tbl>
    <w:p w14:paraId="4B792F40" w14:textId="77777777" w:rsidR="00B452E3" w:rsidRPr="00611CD7" w:rsidRDefault="00B452E3" w:rsidP="00793AE5">
      <w:pPr>
        <w:jc w:val="both"/>
      </w:pPr>
    </w:p>
    <w:p w14:paraId="03DFE87F" w14:textId="0C0C35D0" w:rsidR="00080876" w:rsidRPr="00611CD7" w:rsidRDefault="005D76F4" w:rsidP="00793AE5">
      <w:pPr>
        <w:jc w:val="both"/>
      </w:pPr>
      <w:r w:rsidRPr="00611CD7">
        <w:t>Table IV displays the accuracy of the three fine-tuned models for each epoch. It can be seen that GPT-NEO-125M to be having a lower accuracy compared to the other two, supporting the conclusion of overfitting from the training and validation loss data.</w:t>
      </w:r>
    </w:p>
    <w:p w14:paraId="3FE701D1" w14:textId="77777777" w:rsidR="000C375B" w:rsidRPr="00611CD7" w:rsidRDefault="00894612" w:rsidP="00A27A2D">
      <w:pPr>
        <w:pStyle w:val="Heading2"/>
        <w:numPr>
          <w:ilvl w:val="1"/>
          <w:numId w:val="4"/>
        </w:numPr>
      </w:pPr>
      <w:r w:rsidRPr="00611CD7">
        <w:t>Causality I</w:t>
      </w:r>
      <w:r w:rsidR="00A4781A" w:rsidRPr="00611CD7">
        <w:t>dentification</w:t>
      </w:r>
      <w:r w:rsidRPr="00611CD7">
        <w:t xml:space="preserve"> </w:t>
      </w:r>
      <w:r w:rsidR="00A4781A" w:rsidRPr="00611CD7">
        <w:t>by</w:t>
      </w:r>
      <w:r w:rsidRPr="00611CD7">
        <w:t xml:space="preserve"> Classification and NER</w:t>
      </w:r>
      <w:r w:rsidR="00A4781A" w:rsidRPr="00611CD7">
        <w:t xml:space="preserve"> result</w:t>
      </w:r>
    </w:p>
    <w:p w14:paraId="7C6A5EC4" w14:textId="100B24B1" w:rsidR="006F0F5B" w:rsidRPr="00611CD7" w:rsidRDefault="00334807" w:rsidP="00F07E88">
      <w:pPr>
        <w:ind w:firstLine="288"/>
        <w:jc w:val="both"/>
      </w:pPr>
      <w:r w:rsidRPr="00611CD7">
        <w:t xml:space="preserve">After classifying a text as ADR related, for further analysis we </w:t>
      </w:r>
      <w:r w:rsidR="007B0151" w:rsidRPr="00611CD7">
        <w:t>have</w:t>
      </w:r>
      <w:r w:rsidRPr="00611CD7">
        <w:t xml:space="preserve"> identif</w:t>
      </w:r>
      <w:r w:rsidR="007B0151" w:rsidRPr="00611CD7">
        <w:t>ied</w:t>
      </w:r>
      <w:r w:rsidRPr="00611CD7">
        <w:t xml:space="preserve"> the concerned drugs and the adverse effect that have been mentioned in the text input</w:t>
      </w:r>
      <w:r w:rsidR="00A934CF" w:rsidRPr="00611CD7">
        <w:t xml:space="preserve"> using NER. Finally, the output of these two tasks </w:t>
      </w:r>
      <w:r w:rsidR="006A3EB8" w:rsidRPr="00611CD7">
        <w:t xml:space="preserve">have been </w:t>
      </w:r>
      <w:r w:rsidR="00A934CF" w:rsidRPr="00611CD7">
        <w:t xml:space="preserve">used to create a custom prompt for generating </w:t>
      </w:r>
      <w:r w:rsidR="00DF035F" w:rsidRPr="00611CD7">
        <w:t>customized</w:t>
      </w:r>
      <w:r w:rsidR="00A934CF" w:rsidRPr="00611CD7">
        <w:t xml:space="preserve"> causality explanation using generative AI.</w:t>
      </w:r>
      <w:r w:rsidR="00DF035F" w:rsidRPr="00611CD7">
        <w:t xml:space="preserve"> Fig 7 and 8 shows the output for an ADR and a non-ADR scenario</w:t>
      </w:r>
      <w:r w:rsidR="0060200E" w:rsidRPr="00611CD7">
        <w:t xml:space="preserve"> respectively.</w:t>
      </w:r>
    </w:p>
    <w:p w14:paraId="5F8F9AB8" w14:textId="77777777" w:rsidR="00CE4A1B" w:rsidRPr="00611CD7" w:rsidRDefault="00CE4A1B" w:rsidP="00F07E88">
      <w:pPr>
        <w:ind w:firstLine="288"/>
        <w:jc w:val="both"/>
      </w:pPr>
    </w:p>
    <w:p w14:paraId="6C10DFE7" w14:textId="77777777" w:rsidR="00F07E88" w:rsidRPr="00611CD7" w:rsidRDefault="00C55002" w:rsidP="00F07E88">
      <w:pPr>
        <w:keepNext/>
      </w:pPr>
      <w:r w:rsidRPr="00611CD7">
        <w:rPr>
          <w:noProof/>
        </w:rPr>
        <w:drawing>
          <wp:inline distT="0" distB="0" distL="0" distR="0" wp14:anchorId="370BA9F6" wp14:editId="46512183">
            <wp:extent cx="2872138" cy="177546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90219" cy="1786637"/>
                    </a:xfrm>
                    <a:prstGeom prst="rect">
                      <a:avLst/>
                    </a:prstGeom>
                  </pic:spPr>
                </pic:pic>
              </a:graphicData>
            </a:graphic>
          </wp:inline>
        </w:drawing>
      </w:r>
    </w:p>
    <w:p w14:paraId="4C08B621" w14:textId="781A89F1" w:rsidR="00C55002" w:rsidRPr="00611CD7" w:rsidRDefault="00F07E88" w:rsidP="00F07E88">
      <w:pPr>
        <w:pStyle w:val="Caption"/>
        <w:rPr>
          <w:i w:val="0"/>
          <w:iCs w:val="0"/>
          <w:noProof/>
          <w:color w:val="auto"/>
          <w:sz w:val="16"/>
          <w:szCs w:val="16"/>
        </w:rPr>
      </w:pPr>
      <w:r w:rsidRPr="00611CD7">
        <w:rPr>
          <w:i w:val="0"/>
          <w:iCs w:val="0"/>
          <w:noProof/>
          <w:color w:val="auto"/>
          <w:sz w:val="16"/>
          <w:szCs w:val="16"/>
        </w:rPr>
        <w:t xml:space="preserve">Fig </w:t>
      </w:r>
      <w:r w:rsidRPr="00611CD7">
        <w:rPr>
          <w:i w:val="0"/>
          <w:iCs w:val="0"/>
          <w:noProof/>
          <w:color w:val="auto"/>
          <w:sz w:val="16"/>
          <w:szCs w:val="16"/>
        </w:rPr>
        <w:fldChar w:fldCharType="begin"/>
      </w:r>
      <w:r w:rsidRPr="00611CD7">
        <w:rPr>
          <w:i w:val="0"/>
          <w:iCs w:val="0"/>
          <w:noProof/>
          <w:color w:val="auto"/>
          <w:sz w:val="16"/>
          <w:szCs w:val="16"/>
        </w:rPr>
        <w:instrText xml:space="preserve"> SEQ Figure \* ARABIC </w:instrText>
      </w:r>
      <w:r w:rsidRPr="00611CD7">
        <w:rPr>
          <w:i w:val="0"/>
          <w:iCs w:val="0"/>
          <w:noProof/>
          <w:color w:val="auto"/>
          <w:sz w:val="16"/>
          <w:szCs w:val="16"/>
        </w:rPr>
        <w:fldChar w:fldCharType="separate"/>
      </w:r>
      <w:r w:rsidR="00243857">
        <w:rPr>
          <w:i w:val="0"/>
          <w:iCs w:val="0"/>
          <w:noProof/>
          <w:color w:val="auto"/>
          <w:sz w:val="16"/>
          <w:szCs w:val="16"/>
        </w:rPr>
        <w:t>7</w:t>
      </w:r>
      <w:r w:rsidRPr="00611CD7">
        <w:rPr>
          <w:i w:val="0"/>
          <w:iCs w:val="0"/>
          <w:noProof/>
          <w:color w:val="auto"/>
          <w:sz w:val="16"/>
          <w:szCs w:val="16"/>
        </w:rPr>
        <w:fldChar w:fldCharType="end"/>
      </w:r>
      <w:r w:rsidRPr="00611CD7">
        <w:rPr>
          <w:i w:val="0"/>
          <w:iCs w:val="0"/>
          <w:noProof/>
          <w:color w:val="auto"/>
          <w:sz w:val="16"/>
          <w:szCs w:val="16"/>
        </w:rPr>
        <w:t>: ADR-Related statement with explanation</w:t>
      </w:r>
    </w:p>
    <w:p w14:paraId="19BF635E" w14:textId="77777777" w:rsidR="00F07E88" w:rsidRPr="00611CD7" w:rsidRDefault="00640E1E" w:rsidP="00F07E88">
      <w:pPr>
        <w:keepNext/>
      </w:pPr>
      <w:r w:rsidRPr="00611CD7">
        <w:rPr>
          <w:noProof/>
        </w:rPr>
        <w:drawing>
          <wp:inline distT="0" distB="0" distL="0" distR="0" wp14:anchorId="51E0EA9A" wp14:editId="3F5BCB95">
            <wp:extent cx="2750820" cy="1784133"/>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98867" cy="1815295"/>
                    </a:xfrm>
                    <a:prstGeom prst="rect">
                      <a:avLst/>
                    </a:prstGeom>
                  </pic:spPr>
                </pic:pic>
              </a:graphicData>
            </a:graphic>
          </wp:inline>
        </w:drawing>
      </w:r>
    </w:p>
    <w:p w14:paraId="12E60E3A" w14:textId="4ACC6998" w:rsidR="00857330" w:rsidRPr="00611CD7" w:rsidRDefault="00F07E88" w:rsidP="003B207E">
      <w:pPr>
        <w:pStyle w:val="Caption"/>
        <w:rPr>
          <w:i w:val="0"/>
          <w:iCs w:val="0"/>
          <w:noProof/>
          <w:color w:val="auto"/>
          <w:sz w:val="16"/>
          <w:szCs w:val="16"/>
        </w:rPr>
      </w:pPr>
      <w:r w:rsidRPr="00611CD7">
        <w:rPr>
          <w:i w:val="0"/>
          <w:iCs w:val="0"/>
          <w:noProof/>
          <w:color w:val="auto"/>
          <w:sz w:val="16"/>
          <w:szCs w:val="16"/>
        </w:rPr>
        <w:t xml:space="preserve">Fig </w:t>
      </w:r>
      <w:r w:rsidRPr="00611CD7">
        <w:rPr>
          <w:i w:val="0"/>
          <w:iCs w:val="0"/>
          <w:noProof/>
          <w:color w:val="auto"/>
          <w:sz w:val="16"/>
          <w:szCs w:val="16"/>
        </w:rPr>
        <w:fldChar w:fldCharType="begin"/>
      </w:r>
      <w:r w:rsidRPr="00611CD7">
        <w:rPr>
          <w:i w:val="0"/>
          <w:iCs w:val="0"/>
          <w:noProof/>
          <w:color w:val="auto"/>
          <w:sz w:val="16"/>
          <w:szCs w:val="16"/>
        </w:rPr>
        <w:instrText xml:space="preserve"> SEQ Figure \* ARABIC </w:instrText>
      </w:r>
      <w:r w:rsidRPr="00611CD7">
        <w:rPr>
          <w:i w:val="0"/>
          <w:iCs w:val="0"/>
          <w:noProof/>
          <w:color w:val="auto"/>
          <w:sz w:val="16"/>
          <w:szCs w:val="16"/>
        </w:rPr>
        <w:fldChar w:fldCharType="separate"/>
      </w:r>
      <w:r w:rsidR="00243857">
        <w:rPr>
          <w:i w:val="0"/>
          <w:iCs w:val="0"/>
          <w:noProof/>
          <w:color w:val="auto"/>
          <w:sz w:val="16"/>
          <w:szCs w:val="16"/>
        </w:rPr>
        <w:t>8</w:t>
      </w:r>
      <w:r w:rsidRPr="00611CD7">
        <w:rPr>
          <w:i w:val="0"/>
          <w:iCs w:val="0"/>
          <w:noProof/>
          <w:color w:val="auto"/>
          <w:sz w:val="16"/>
          <w:szCs w:val="16"/>
        </w:rPr>
        <w:fldChar w:fldCharType="end"/>
      </w:r>
      <w:r w:rsidRPr="00611CD7">
        <w:rPr>
          <w:i w:val="0"/>
          <w:iCs w:val="0"/>
          <w:noProof/>
          <w:color w:val="auto"/>
          <w:sz w:val="16"/>
          <w:szCs w:val="16"/>
        </w:rPr>
        <w:t xml:space="preserve">: </w:t>
      </w:r>
      <w:r w:rsidR="00441992" w:rsidRPr="00611CD7">
        <w:rPr>
          <w:i w:val="0"/>
          <w:iCs w:val="0"/>
          <w:noProof/>
          <w:color w:val="auto"/>
          <w:sz w:val="16"/>
          <w:szCs w:val="16"/>
        </w:rPr>
        <w:t>non-ADR</w:t>
      </w:r>
      <w:r w:rsidRPr="00611CD7">
        <w:rPr>
          <w:i w:val="0"/>
          <w:iCs w:val="0"/>
          <w:noProof/>
          <w:color w:val="auto"/>
          <w:sz w:val="16"/>
          <w:szCs w:val="16"/>
        </w:rPr>
        <w:t>-Related statement with explanation</w:t>
      </w:r>
    </w:p>
    <w:p w14:paraId="51FBF574" w14:textId="77777777" w:rsidR="0080791D" w:rsidRPr="00611CD7" w:rsidRDefault="00063680" w:rsidP="00363E72">
      <w:pPr>
        <w:pStyle w:val="Heading1"/>
        <w:numPr>
          <w:ilvl w:val="0"/>
          <w:numId w:val="4"/>
        </w:numPr>
        <w:tabs>
          <w:tab w:val="clear" w:pos="1352"/>
          <w:tab w:val="num" w:pos="576"/>
        </w:tabs>
        <w:ind w:left="0" w:firstLine="0"/>
      </w:pPr>
      <w:r w:rsidRPr="00611CD7">
        <w:lastRenderedPageBreak/>
        <w:t>Conclusion</w:t>
      </w:r>
    </w:p>
    <w:p w14:paraId="4A04314A" w14:textId="5D4B1024" w:rsidR="00575BCA" w:rsidRPr="00611CD7" w:rsidRDefault="00870C49" w:rsidP="00836367">
      <w:pPr>
        <w:pStyle w:val="BodyText"/>
        <w:rPr>
          <w:lang w:val="en-IN"/>
        </w:rPr>
      </w:pPr>
      <w:r w:rsidRPr="00611CD7">
        <w:t xml:space="preserve">Pharmacovigilance plays a vital role in identifying and monitoring adverse drug reactions (ADRs), ensuring the safety and efficacy of pharmaceutical products. This research has demonstrated the significance of pharmacovigilance in utilizing advanced deep learning techniques to analyze unstructured data from social media and reviews, enabling the identification of ADRs that may otherwise go unnoticed. The research employed the Ade_corpus_v2 dataset, a pre-annotated dataset, for training three transformer models: DistilBERT, </w:t>
      </w:r>
      <w:r w:rsidR="00C11516" w:rsidRPr="00611CD7">
        <w:rPr>
          <w:lang w:val="en-IN"/>
        </w:rPr>
        <w:t>xlm-</w:t>
      </w:r>
      <w:r w:rsidRPr="00611CD7">
        <w:t xml:space="preserve">RoBERTa, and GPT-Neo-125M. Among these models, the finetuned DistilBERT model exhibited the best performance. </w:t>
      </w:r>
      <w:r w:rsidR="001574D7" w:rsidRPr="00611CD7">
        <w:t xml:space="preserve">Alternatives to pharmacovigilance include post marketing surveillance, clinical trials and spontaneous reporting system </w:t>
      </w:r>
      <w:r w:rsidR="00363CB2" w:rsidRPr="00611CD7">
        <w:rPr>
          <w:lang w:val="en-IN"/>
        </w:rPr>
        <w:t>to detect</w:t>
      </w:r>
      <w:r w:rsidR="001574D7" w:rsidRPr="00611CD7">
        <w:t xml:space="preserve"> suspected adverse drug events. Pharmacovigilance, as a specialized field, offers several advantages over its alternatives in terms of ensuring drug safety and monitoring adverse events. Firstly, compared to post-marketing surveillance alone, pharmacovigilance provides a proactive approach by systematically collecting and </w:t>
      </w:r>
      <w:r w:rsidR="00363CB2" w:rsidRPr="00611CD7">
        <w:t>analysing</w:t>
      </w:r>
      <w:r w:rsidR="001574D7" w:rsidRPr="00611CD7">
        <w:t xml:space="preserve"> data on drug safety throughout the product lifecycle. This enables the early detection of potential risks and the implementation of appropriate risk management strategies. Secondly, compared to clinical trials, which have limitations in terms of sample size and duration, pharmacovigilance captures real-world data from a broader patient population, including diverse demographics and co-morbidities. This allows for a more comprehensive understanding of drug safety profiles. Additionally, compared to spontaneous reporting systems alone, pharmacovigilance combines various data sources and analytical techniques, including signal detection algorithms and data mining, to identify safety signals more effectively.  </w:t>
      </w:r>
      <w:r w:rsidR="000014D7" w:rsidRPr="00611CD7">
        <w:rPr>
          <w:lang w:val="en-IN"/>
        </w:rPr>
        <w:t xml:space="preserve"> </w:t>
      </w:r>
      <w:r w:rsidR="00952A63" w:rsidRPr="00611CD7">
        <w:rPr>
          <w:lang w:val="en-IN"/>
        </w:rPr>
        <w:t>As</w:t>
      </w:r>
      <w:r w:rsidRPr="00611CD7">
        <w:t xml:space="preserve"> the volume of unstructured data from social media and </w:t>
      </w:r>
      <w:r w:rsidR="00846C9A" w:rsidRPr="00611CD7">
        <w:rPr>
          <w:lang w:val="en-IN"/>
        </w:rPr>
        <w:t>online forums</w:t>
      </w:r>
      <w:r w:rsidRPr="00611CD7">
        <w:t xml:space="preserve"> continue to grow, there is a need for ongoing development and refinement of deep learning models to improve ADR identification and monitoring</w:t>
      </w:r>
      <w:r w:rsidR="000F4DAF" w:rsidRPr="00611CD7">
        <w:rPr>
          <w:lang w:val="en-IN"/>
        </w:rPr>
        <w:t xml:space="preserve"> with pharmacovigilance</w:t>
      </w:r>
      <w:r w:rsidRPr="00611CD7">
        <w:t xml:space="preserve">. Additionally, </w:t>
      </w:r>
      <w:r w:rsidR="00DC65C9" w:rsidRPr="00611CD7">
        <w:rPr>
          <w:lang w:val="en-IN"/>
        </w:rPr>
        <w:t xml:space="preserve">further progress </w:t>
      </w:r>
      <w:r w:rsidR="00846C9A" w:rsidRPr="00611CD7">
        <w:rPr>
          <w:lang w:val="en-IN"/>
        </w:rPr>
        <w:t xml:space="preserve">in </w:t>
      </w:r>
      <w:r w:rsidR="00DC65C9" w:rsidRPr="00611CD7">
        <w:rPr>
          <w:lang w:val="en-IN"/>
        </w:rPr>
        <w:t xml:space="preserve">generative </w:t>
      </w:r>
      <w:r w:rsidR="0028562A" w:rsidRPr="00611CD7">
        <w:rPr>
          <w:lang w:val="en-IN"/>
        </w:rPr>
        <w:t>AI</w:t>
      </w:r>
      <w:r w:rsidR="00DC65C9" w:rsidRPr="00611CD7">
        <w:rPr>
          <w:lang w:val="en-IN"/>
        </w:rPr>
        <w:t xml:space="preserve"> for customized response generation will improve </w:t>
      </w:r>
      <w:r w:rsidR="00C94980" w:rsidRPr="00611CD7">
        <w:rPr>
          <w:lang w:val="en-IN"/>
        </w:rPr>
        <w:t>explainability</w:t>
      </w:r>
      <w:r w:rsidR="00DC65C9" w:rsidRPr="00611CD7">
        <w:rPr>
          <w:lang w:val="en-IN"/>
        </w:rPr>
        <w:t xml:space="preserve"> of ADR </w:t>
      </w:r>
      <w:r w:rsidR="000F4DAF" w:rsidRPr="00611CD7">
        <w:rPr>
          <w:lang w:val="en-IN"/>
        </w:rPr>
        <w:t xml:space="preserve">identified using pharmacovigilance </w:t>
      </w:r>
      <w:r w:rsidR="00DC65C9" w:rsidRPr="00611CD7">
        <w:rPr>
          <w:lang w:val="en-IN"/>
        </w:rPr>
        <w:t>leading to informed decision making in healthcare sector</w:t>
      </w:r>
      <w:r w:rsidR="00DE660E" w:rsidRPr="00611CD7">
        <w:rPr>
          <w:lang w:val="en-IN"/>
        </w:rPr>
        <w:t>.</w:t>
      </w:r>
    </w:p>
    <w:p w14:paraId="4EFCC4C5" w14:textId="680108BC" w:rsidR="00CD17BB" w:rsidRPr="00611CD7" w:rsidRDefault="000A6840" w:rsidP="006A2166">
      <w:pPr>
        <w:pStyle w:val="Heading5"/>
      </w:pPr>
      <w:r w:rsidRPr="00611CD7">
        <w:t xml:space="preserve">VI. </w:t>
      </w:r>
      <w:r w:rsidR="00C2710B" w:rsidRPr="00611CD7">
        <w:t xml:space="preserve"> </w:t>
      </w:r>
      <w:r w:rsidRPr="00611CD7">
        <w:t>References</w:t>
      </w:r>
    </w:p>
    <w:p w14:paraId="0644BE62" w14:textId="04045447" w:rsidR="00D05DAB" w:rsidRPr="00611CD7" w:rsidRDefault="00D05DAB" w:rsidP="00D05DAB">
      <w:pPr>
        <w:widowControl w:val="0"/>
        <w:autoSpaceDE w:val="0"/>
        <w:autoSpaceDN w:val="0"/>
        <w:adjustRightInd w:val="0"/>
        <w:ind w:left="640" w:hanging="640"/>
        <w:jc w:val="both"/>
        <w:rPr>
          <w:noProof/>
          <w:szCs w:val="24"/>
        </w:rPr>
      </w:pPr>
      <w:r w:rsidRPr="00611CD7">
        <w:fldChar w:fldCharType="begin" w:fldLock="1"/>
      </w:r>
      <w:r w:rsidRPr="00611CD7">
        <w:instrText xml:space="preserve">ADDIN Mendeley Bibliography CSL_BIBLIOGRAPHY </w:instrText>
      </w:r>
      <w:r w:rsidRPr="00611CD7">
        <w:fldChar w:fldCharType="separate"/>
      </w:r>
      <w:r w:rsidRPr="00611CD7">
        <w:rPr>
          <w:noProof/>
          <w:szCs w:val="24"/>
        </w:rPr>
        <w:t>[1]</w:t>
      </w:r>
      <w:r w:rsidRPr="00611CD7">
        <w:rPr>
          <w:noProof/>
          <w:szCs w:val="24"/>
        </w:rPr>
        <w:tab/>
        <w:t xml:space="preserve">N. Moore, D. Berdaï, P. Blin, and C. Droz, “Pharmacovigilance – The next chapter,” </w:t>
      </w:r>
      <w:r w:rsidRPr="00611CD7">
        <w:rPr>
          <w:i/>
          <w:iCs/>
          <w:noProof/>
          <w:szCs w:val="24"/>
        </w:rPr>
        <w:t>Therapies</w:t>
      </w:r>
      <w:r w:rsidRPr="00611CD7">
        <w:rPr>
          <w:noProof/>
          <w:szCs w:val="24"/>
        </w:rPr>
        <w:t>, vol. 74, no. 6, pp. 557–567, Dec. 2019, doi: 10.1016/j.therap.2019.09.004.</w:t>
      </w:r>
    </w:p>
    <w:p w14:paraId="16486EDA"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2]</w:t>
      </w:r>
      <w:r w:rsidRPr="00611CD7">
        <w:rPr>
          <w:noProof/>
          <w:szCs w:val="24"/>
        </w:rPr>
        <w:tab/>
        <w:t xml:space="preserve">J. Almenoff </w:t>
      </w:r>
      <w:r w:rsidRPr="00611CD7">
        <w:rPr>
          <w:i/>
          <w:iCs/>
          <w:noProof/>
          <w:szCs w:val="24"/>
        </w:rPr>
        <w:t>et al.</w:t>
      </w:r>
      <w:r w:rsidRPr="00611CD7">
        <w:rPr>
          <w:noProof/>
          <w:szCs w:val="24"/>
        </w:rPr>
        <w:t xml:space="preserve">, “Perspectives on the Use of Data Mining in Pharmacovigilance,” </w:t>
      </w:r>
      <w:r w:rsidRPr="00611CD7">
        <w:rPr>
          <w:i/>
          <w:iCs/>
          <w:noProof/>
          <w:szCs w:val="24"/>
        </w:rPr>
        <w:t>Drug Saf.</w:t>
      </w:r>
      <w:r w:rsidRPr="00611CD7">
        <w:rPr>
          <w:noProof/>
          <w:szCs w:val="24"/>
        </w:rPr>
        <w:t>, vol. 28, no. 11, pp. 981–1007, 2005, doi: 10.2165/00002018-200528110-00002.</w:t>
      </w:r>
    </w:p>
    <w:p w14:paraId="73D14BFA"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3]</w:t>
      </w:r>
      <w:r w:rsidRPr="00611CD7">
        <w:rPr>
          <w:noProof/>
          <w:szCs w:val="24"/>
        </w:rPr>
        <w:tab/>
        <w:t xml:space="preserve">F. Ali </w:t>
      </w:r>
      <w:r w:rsidRPr="00611CD7">
        <w:rPr>
          <w:i/>
          <w:iCs/>
          <w:noProof/>
          <w:szCs w:val="24"/>
        </w:rPr>
        <w:t>et al.</w:t>
      </w:r>
      <w:r w:rsidRPr="00611CD7">
        <w:rPr>
          <w:noProof/>
          <w:szCs w:val="24"/>
        </w:rPr>
        <w:t xml:space="preserve">, “An intelligent healthcare monitoring framework using wearable sensors and social networking data,” </w:t>
      </w:r>
      <w:r w:rsidRPr="00611CD7">
        <w:rPr>
          <w:i/>
          <w:iCs/>
          <w:noProof/>
          <w:szCs w:val="24"/>
        </w:rPr>
        <w:t>Futur. Gener. Comput. Syst.</w:t>
      </w:r>
      <w:r w:rsidRPr="00611CD7">
        <w:rPr>
          <w:noProof/>
          <w:szCs w:val="24"/>
        </w:rPr>
        <w:t>, vol. 114, pp. 23–43, Jan. 2021, doi: 10.1016/j.future.2020.07.047.</w:t>
      </w:r>
    </w:p>
    <w:p w14:paraId="3F5CAB29"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4]</w:t>
      </w:r>
      <w:r w:rsidRPr="00611CD7">
        <w:rPr>
          <w:noProof/>
          <w:szCs w:val="24"/>
        </w:rPr>
        <w:tab/>
        <w:t xml:space="preserve">M. Salas </w:t>
      </w:r>
      <w:r w:rsidRPr="00611CD7">
        <w:rPr>
          <w:i/>
          <w:iCs/>
          <w:noProof/>
          <w:szCs w:val="24"/>
        </w:rPr>
        <w:t>et al.</w:t>
      </w:r>
      <w:r w:rsidRPr="00611CD7">
        <w:rPr>
          <w:noProof/>
          <w:szCs w:val="24"/>
        </w:rPr>
        <w:t xml:space="preserve">, “The Use of Artificial Intelligence in Pharmacovigilance: A Systematic Review of the Literature,” </w:t>
      </w:r>
      <w:r w:rsidRPr="00611CD7">
        <w:rPr>
          <w:i/>
          <w:iCs/>
          <w:noProof/>
          <w:szCs w:val="24"/>
        </w:rPr>
        <w:t>Pharmaceut. Med.</w:t>
      </w:r>
      <w:r w:rsidRPr="00611CD7">
        <w:rPr>
          <w:noProof/>
          <w:szCs w:val="24"/>
        </w:rPr>
        <w:t>, vol. 36, no. 5, pp. 295–306, Oct. 2022, doi: 10.1007/s40290-022-00441-z.</w:t>
      </w:r>
    </w:p>
    <w:p w14:paraId="611F08C0"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5]</w:t>
      </w:r>
      <w:r w:rsidRPr="00611CD7">
        <w:rPr>
          <w:noProof/>
          <w:szCs w:val="24"/>
        </w:rPr>
        <w:tab/>
        <w:t xml:space="preserve">C.-S. Wang, P.-J. Lin, C.-L. Cheng, S.-H. Tai, Y.-H. Kao Yang, and J.-H. Chiang, “Detecting Potential Adverse Drug Reactions Using a Deep Neural Network Model,” </w:t>
      </w:r>
      <w:r w:rsidRPr="00611CD7">
        <w:rPr>
          <w:i/>
          <w:iCs/>
          <w:noProof/>
          <w:szCs w:val="24"/>
        </w:rPr>
        <w:t>J. Med. Internet Res.</w:t>
      </w:r>
      <w:r w:rsidRPr="00611CD7">
        <w:rPr>
          <w:noProof/>
          <w:szCs w:val="24"/>
        </w:rPr>
        <w:t>, vol. 21, no. 2, p. e11016, Feb. 2019, doi: 10.2196/11016.</w:t>
      </w:r>
    </w:p>
    <w:p w14:paraId="7E9FAB2D"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6]</w:t>
      </w:r>
      <w:r w:rsidRPr="00611CD7">
        <w:rPr>
          <w:noProof/>
          <w:szCs w:val="24"/>
        </w:rPr>
        <w:tab/>
        <w:t xml:space="preserve">S. Dey, H. Luo, A. Fokoue, J. Hu, and P. Zhang, “Predicting adverse drug reactions through interpretable deep learning framework,” </w:t>
      </w:r>
      <w:r w:rsidRPr="00611CD7">
        <w:rPr>
          <w:i/>
          <w:iCs/>
          <w:noProof/>
          <w:szCs w:val="24"/>
        </w:rPr>
        <w:t>BMC Bioinformatics</w:t>
      </w:r>
      <w:r w:rsidRPr="00611CD7">
        <w:rPr>
          <w:noProof/>
          <w:szCs w:val="24"/>
        </w:rPr>
        <w:t>, vol. 19, no. S21, p. 476, Dec. 2018, doi: 10.1186/s12859-018-2544-0.</w:t>
      </w:r>
    </w:p>
    <w:p w14:paraId="4E76E019"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7]</w:t>
      </w:r>
      <w:r w:rsidRPr="00611CD7">
        <w:rPr>
          <w:noProof/>
          <w:szCs w:val="24"/>
        </w:rPr>
        <w:tab/>
        <w:t xml:space="preserve">F. Christopoulou, T. T. Tran, S. K. Sahu, M. Miwa, and S. Ananiadou, “Adverse drug events and medication relation extraction in electronic health records with ensemble deep learning methods,” </w:t>
      </w:r>
      <w:r w:rsidRPr="00611CD7">
        <w:rPr>
          <w:i/>
          <w:iCs/>
          <w:noProof/>
          <w:szCs w:val="24"/>
        </w:rPr>
        <w:t>J. Am. Med. Informatics Assoc.</w:t>
      </w:r>
      <w:r w:rsidRPr="00611CD7">
        <w:rPr>
          <w:noProof/>
          <w:szCs w:val="24"/>
        </w:rPr>
        <w:t>, vol. 27, no. 1, pp. 39–46, Jan. 2020, doi: 10.1093/jamia/ocz101.</w:t>
      </w:r>
    </w:p>
    <w:p w14:paraId="417FF793"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8]</w:t>
      </w:r>
      <w:r w:rsidRPr="00611CD7">
        <w:rPr>
          <w:noProof/>
          <w:szCs w:val="24"/>
        </w:rPr>
        <w:tab/>
        <w:t xml:space="preserve">A. Cocos, A. G. Fiks, and A. J. Masino, “Deep learning for pharmacovigilance: recurrent neural network architectures for labeling adverse drug reactions in Twitter posts,” </w:t>
      </w:r>
      <w:r w:rsidRPr="00611CD7">
        <w:rPr>
          <w:i/>
          <w:iCs/>
          <w:noProof/>
          <w:szCs w:val="24"/>
        </w:rPr>
        <w:t>J. Am. Med. Informatics Assoc.</w:t>
      </w:r>
      <w:r w:rsidRPr="00611CD7">
        <w:rPr>
          <w:noProof/>
          <w:szCs w:val="24"/>
        </w:rPr>
        <w:t>, vol. 24, no. 4, pp. 813–821, Jul. 2017, doi: 10.1093/jamia/ocw180.</w:t>
      </w:r>
    </w:p>
    <w:p w14:paraId="654989BB"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9]</w:t>
      </w:r>
      <w:r w:rsidRPr="00611CD7">
        <w:rPr>
          <w:noProof/>
          <w:szCs w:val="24"/>
        </w:rPr>
        <w:tab/>
        <w:t xml:space="preserve">F. Li, W. Liu, and H. Yu, “Extraction of Information Related to Adverse Drug Events from Electronic Health Record Notes: Design of an End-to-End Model Based on Deep Learning,” </w:t>
      </w:r>
      <w:r w:rsidRPr="00611CD7">
        <w:rPr>
          <w:i/>
          <w:iCs/>
          <w:noProof/>
          <w:szCs w:val="24"/>
        </w:rPr>
        <w:t>JMIR Med. Informatics</w:t>
      </w:r>
      <w:r w:rsidRPr="00611CD7">
        <w:rPr>
          <w:noProof/>
          <w:szCs w:val="24"/>
        </w:rPr>
        <w:t>, vol. 6, no. 4, p. e12159, Nov. 2018, doi: 10.2196/12159.</w:t>
      </w:r>
    </w:p>
    <w:p w14:paraId="5135C823"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10]</w:t>
      </w:r>
      <w:r w:rsidRPr="00611CD7">
        <w:rPr>
          <w:noProof/>
          <w:szCs w:val="24"/>
        </w:rPr>
        <w:tab/>
        <w:t xml:space="preserve">Z. Rezaei, H. Ebrahimpour-Komleh, B. Eslami, R. Chavoshinejad, and M. Totonchi, “Adverse Drug Reaction Detection in Social Media by Deepm Learning Methods.,” </w:t>
      </w:r>
      <w:r w:rsidRPr="00611CD7">
        <w:rPr>
          <w:i/>
          <w:iCs/>
          <w:noProof/>
          <w:szCs w:val="24"/>
        </w:rPr>
        <w:t>Cell J.</w:t>
      </w:r>
      <w:r w:rsidRPr="00611CD7">
        <w:rPr>
          <w:noProof/>
          <w:szCs w:val="24"/>
        </w:rPr>
        <w:t>, vol. 22, no. 3, pp. 319–324, Oct. 2020, doi: 10.22074/cellj.2020.6615.</w:t>
      </w:r>
    </w:p>
    <w:p w14:paraId="174BD490"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11]</w:t>
      </w:r>
      <w:r w:rsidRPr="00611CD7">
        <w:rPr>
          <w:noProof/>
          <w:szCs w:val="24"/>
        </w:rPr>
        <w:tab/>
        <w:t xml:space="preserve">M. Tiftikci, A. Özgür, Y. He, and J. Hur, “Machine learning-based identification and rule-based normalization of adverse drug reactions in drug labels,” </w:t>
      </w:r>
      <w:r w:rsidRPr="00611CD7">
        <w:rPr>
          <w:i/>
          <w:iCs/>
          <w:noProof/>
          <w:szCs w:val="24"/>
        </w:rPr>
        <w:t>BMC Bioinformatics</w:t>
      </w:r>
      <w:r w:rsidRPr="00611CD7">
        <w:rPr>
          <w:noProof/>
          <w:szCs w:val="24"/>
        </w:rPr>
        <w:t>, vol. 20, no. S21, p. 707, Dec. 2019, doi: 10.1186/s12859-019-3195-5.</w:t>
      </w:r>
    </w:p>
    <w:p w14:paraId="532656BA"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12]</w:t>
      </w:r>
      <w:r w:rsidRPr="00611CD7">
        <w:rPr>
          <w:noProof/>
          <w:szCs w:val="24"/>
        </w:rPr>
        <w:tab/>
        <w:t xml:space="preserve">D. A. Nguyen, C. H. Nguyen, and H. Mamitsuka, “A survey on adverse drug reaction studies: data, tasks and machine learning methods,” </w:t>
      </w:r>
      <w:r w:rsidRPr="00611CD7">
        <w:rPr>
          <w:i/>
          <w:iCs/>
          <w:noProof/>
          <w:szCs w:val="24"/>
        </w:rPr>
        <w:t>Brief. Bioinform.</w:t>
      </w:r>
      <w:r w:rsidRPr="00611CD7">
        <w:rPr>
          <w:noProof/>
          <w:szCs w:val="24"/>
        </w:rPr>
        <w:t>, vol. 22, no. 1, pp. 164–177, Jan. 2021, doi: 10.1093/bib/bbz140.</w:t>
      </w:r>
    </w:p>
    <w:p w14:paraId="00DA032D"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13]</w:t>
      </w:r>
      <w:r w:rsidRPr="00611CD7">
        <w:rPr>
          <w:noProof/>
          <w:szCs w:val="24"/>
        </w:rPr>
        <w:tab/>
        <w:t xml:space="preserve">A. Nikfarjam, A. Sarker, K. O’Connor, R. Ginn, and G. Gonzalez, “Pharmacovigilance from social media: mining adverse drug reaction mentions using sequence labeling with word embedding cluster features.,” </w:t>
      </w:r>
      <w:r w:rsidRPr="00611CD7">
        <w:rPr>
          <w:i/>
          <w:iCs/>
          <w:noProof/>
          <w:szCs w:val="24"/>
        </w:rPr>
        <w:t>J. Am. Med. Inform. Assoc.</w:t>
      </w:r>
      <w:r w:rsidRPr="00611CD7">
        <w:rPr>
          <w:noProof/>
          <w:szCs w:val="24"/>
        </w:rPr>
        <w:t>, vol. 22, no. 3, pp. 671–81, May 2015, doi: 10.1093/jamia/ocu041.</w:t>
      </w:r>
    </w:p>
    <w:p w14:paraId="46B89483" w14:textId="77777777" w:rsidR="00D05DAB" w:rsidRPr="00611CD7" w:rsidRDefault="00D05DAB" w:rsidP="00D05DAB">
      <w:pPr>
        <w:widowControl w:val="0"/>
        <w:autoSpaceDE w:val="0"/>
        <w:autoSpaceDN w:val="0"/>
        <w:adjustRightInd w:val="0"/>
        <w:ind w:left="640" w:hanging="640"/>
        <w:jc w:val="both"/>
        <w:rPr>
          <w:noProof/>
          <w:szCs w:val="24"/>
        </w:rPr>
      </w:pPr>
      <w:r w:rsidRPr="00611CD7">
        <w:rPr>
          <w:noProof/>
          <w:szCs w:val="24"/>
        </w:rPr>
        <w:t>[14]</w:t>
      </w:r>
      <w:r w:rsidRPr="00611CD7">
        <w:rPr>
          <w:noProof/>
          <w:szCs w:val="24"/>
        </w:rPr>
        <w:tab/>
        <w:t>I. Alimova and E. Tutubalina, “Automated Detection of Adverse Drug Reactions from Social Media Posts with Machine Learning,” 2018, pp. 3–15. doi: 10.1007/978-3-319-73013-4_1.</w:t>
      </w:r>
    </w:p>
    <w:p w14:paraId="32264427" w14:textId="77777777" w:rsidR="00D05DAB" w:rsidRPr="00611CD7" w:rsidRDefault="00D05DAB" w:rsidP="00D05DAB">
      <w:pPr>
        <w:widowControl w:val="0"/>
        <w:autoSpaceDE w:val="0"/>
        <w:autoSpaceDN w:val="0"/>
        <w:adjustRightInd w:val="0"/>
        <w:ind w:left="640" w:hanging="640"/>
        <w:jc w:val="both"/>
        <w:rPr>
          <w:noProof/>
        </w:rPr>
      </w:pPr>
      <w:r w:rsidRPr="00611CD7">
        <w:rPr>
          <w:noProof/>
          <w:szCs w:val="24"/>
        </w:rPr>
        <w:t>[15]</w:t>
      </w:r>
      <w:r w:rsidRPr="00611CD7">
        <w:rPr>
          <w:noProof/>
          <w:szCs w:val="24"/>
        </w:rPr>
        <w:tab/>
        <w:t>“ade_corpus_v2 · Datasets at Hugging Face.” https://huggingface.co/datasets/ade_corpus_v2/viewer/Ade_corpus_v2_classification/train (accessed May 25, 2023).</w:t>
      </w:r>
    </w:p>
    <w:p w14:paraId="58C5FE74" w14:textId="5A016ECB" w:rsidR="007234DC" w:rsidRDefault="00D05DAB" w:rsidP="00D05DAB">
      <w:pPr>
        <w:jc w:val="both"/>
      </w:pPr>
      <w:r w:rsidRPr="00611CD7">
        <w:fldChar w:fldCharType="end"/>
      </w:r>
    </w:p>
    <w:p w14:paraId="75BE193E" w14:textId="7A563897" w:rsidR="007234DC" w:rsidRPr="00063680" w:rsidRDefault="007234DC" w:rsidP="00824D33">
      <w:pPr>
        <w:jc w:val="both"/>
        <w:sectPr w:rsidR="007234DC" w:rsidRPr="00063680" w:rsidSect="00824D33">
          <w:type w:val="continuous"/>
          <w:pgSz w:w="11906" w:h="16838" w:code="9"/>
          <w:pgMar w:top="1080" w:right="907" w:bottom="1440" w:left="907" w:header="720" w:footer="567" w:gutter="0"/>
          <w:cols w:num="2" w:space="360"/>
          <w:docGrid w:linePitch="360"/>
        </w:sectPr>
      </w:pPr>
    </w:p>
    <w:p w14:paraId="18DB4BA6" w14:textId="77777777" w:rsidR="009303D9" w:rsidRDefault="009303D9" w:rsidP="00063680">
      <w:pPr>
        <w:jc w:val="both"/>
      </w:pPr>
    </w:p>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BC0A7" w14:textId="77777777" w:rsidR="008048A4" w:rsidRDefault="008048A4" w:rsidP="001A3B3D">
      <w:r>
        <w:separator/>
      </w:r>
    </w:p>
  </w:endnote>
  <w:endnote w:type="continuationSeparator" w:id="0">
    <w:p w14:paraId="26E27943" w14:textId="77777777" w:rsidR="008048A4" w:rsidRDefault="008048A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EC9F9" w14:textId="77777777" w:rsidR="00845413" w:rsidRDefault="008454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93AD5" w14:textId="77777777" w:rsidR="00845413" w:rsidRDefault="008454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92913" w14:textId="77777777" w:rsidR="00FD1A7E" w:rsidRPr="006F6D3D" w:rsidRDefault="00FD1A7E"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6FDA5" w14:textId="77777777" w:rsidR="008048A4" w:rsidRDefault="008048A4" w:rsidP="001A3B3D">
      <w:r>
        <w:separator/>
      </w:r>
    </w:p>
  </w:footnote>
  <w:footnote w:type="continuationSeparator" w:id="0">
    <w:p w14:paraId="2D8D0A3B" w14:textId="77777777" w:rsidR="008048A4" w:rsidRDefault="008048A4"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71DBA" w14:textId="77777777" w:rsidR="00845413" w:rsidRDefault="008454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C0B71" w14:textId="77777777" w:rsidR="00845413" w:rsidRDefault="008454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91D2C" w14:textId="77777777" w:rsidR="00845413" w:rsidRDefault="008454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E07D1D"/>
    <w:multiLevelType w:val="hybridMultilevel"/>
    <w:tmpl w:val="FE00DA2A"/>
    <w:lvl w:ilvl="0" w:tplc="84B44EEA">
      <w:start w:val="1"/>
      <w:numFmt w:val="bullet"/>
      <w:lvlText w:val=""/>
      <w:lvlJc w:val="left"/>
      <w:pPr>
        <w:ind w:left="567" w:hanging="283"/>
      </w:pPr>
      <w:rPr>
        <w:rFonts w:ascii="Symbol" w:hAnsi="Symbol" w:hint="default"/>
      </w:rPr>
    </w:lvl>
    <w:lvl w:ilvl="1" w:tplc="40090003" w:tentative="1">
      <w:start w:val="1"/>
      <w:numFmt w:val="bullet"/>
      <w:lvlText w:val="o"/>
      <w:lvlJc w:val="left"/>
      <w:pPr>
        <w:ind w:left="1728" w:hanging="360"/>
      </w:pPr>
      <w:rPr>
        <w:rFonts w:ascii="Courier New" w:hAnsi="Courier New" w:cs="Courier New" w:hint="default"/>
      </w:rPr>
    </w:lvl>
    <w:lvl w:ilvl="2" w:tplc="40090005" w:tentative="1">
      <w:start w:val="1"/>
      <w:numFmt w:val="bullet"/>
      <w:lvlText w:val=""/>
      <w:lvlJc w:val="left"/>
      <w:pPr>
        <w:ind w:left="2448" w:hanging="360"/>
      </w:pPr>
      <w:rPr>
        <w:rFonts w:ascii="Wingdings" w:hAnsi="Wingdings" w:hint="default"/>
      </w:rPr>
    </w:lvl>
    <w:lvl w:ilvl="3" w:tplc="40090001" w:tentative="1">
      <w:start w:val="1"/>
      <w:numFmt w:val="bullet"/>
      <w:lvlText w:val=""/>
      <w:lvlJc w:val="left"/>
      <w:pPr>
        <w:ind w:left="3168" w:hanging="360"/>
      </w:pPr>
      <w:rPr>
        <w:rFonts w:ascii="Symbol" w:hAnsi="Symbol" w:hint="default"/>
      </w:rPr>
    </w:lvl>
    <w:lvl w:ilvl="4" w:tplc="40090003" w:tentative="1">
      <w:start w:val="1"/>
      <w:numFmt w:val="bullet"/>
      <w:lvlText w:val="o"/>
      <w:lvlJc w:val="left"/>
      <w:pPr>
        <w:ind w:left="3888" w:hanging="360"/>
      </w:pPr>
      <w:rPr>
        <w:rFonts w:ascii="Courier New" w:hAnsi="Courier New" w:cs="Courier New" w:hint="default"/>
      </w:rPr>
    </w:lvl>
    <w:lvl w:ilvl="5" w:tplc="40090005" w:tentative="1">
      <w:start w:val="1"/>
      <w:numFmt w:val="bullet"/>
      <w:lvlText w:val=""/>
      <w:lvlJc w:val="left"/>
      <w:pPr>
        <w:ind w:left="4608" w:hanging="360"/>
      </w:pPr>
      <w:rPr>
        <w:rFonts w:ascii="Wingdings" w:hAnsi="Wingdings" w:hint="default"/>
      </w:rPr>
    </w:lvl>
    <w:lvl w:ilvl="6" w:tplc="40090001" w:tentative="1">
      <w:start w:val="1"/>
      <w:numFmt w:val="bullet"/>
      <w:lvlText w:val=""/>
      <w:lvlJc w:val="left"/>
      <w:pPr>
        <w:ind w:left="5328" w:hanging="360"/>
      </w:pPr>
      <w:rPr>
        <w:rFonts w:ascii="Symbol" w:hAnsi="Symbol" w:hint="default"/>
      </w:rPr>
    </w:lvl>
    <w:lvl w:ilvl="7" w:tplc="40090003" w:tentative="1">
      <w:start w:val="1"/>
      <w:numFmt w:val="bullet"/>
      <w:lvlText w:val="o"/>
      <w:lvlJc w:val="left"/>
      <w:pPr>
        <w:ind w:left="6048" w:hanging="360"/>
      </w:pPr>
      <w:rPr>
        <w:rFonts w:ascii="Courier New" w:hAnsi="Courier New" w:cs="Courier New" w:hint="default"/>
      </w:rPr>
    </w:lvl>
    <w:lvl w:ilvl="8" w:tplc="40090005" w:tentative="1">
      <w:start w:val="1"/>
      <w:numFmt w:val="bullet"/>
      <w:lvlText w:val=""/>
      <w:lvlJc w:val="left"/>
      <w:pPr>
        <w:ind w:left="6768"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06062FD"/>
    <w:multiLevelType w:val="hybridMultilevel"/>
    <w:tmpl w:val="AACCE3F8"/>
    <w:lvl w:ilvl="0" w:tplc="40090001">
      <w:start w:val="1"/>
      <w:numFmt w:val="bullet"/>
      <w:lvlText w:val=""/>
      <w:lvlJc w:val="left"/>
      <w:pPr>
        <w:ind w:left="1008" w:hanging="360"/>
      </w:pPr>
      <w:rPr>
        <w:rFonts w:ascii="Symbol" w:hAnsi="Symbol" w:hint="default"/>
      </w:rPr>
    </w:lvl>
    <w:lvl w:ilvl="1" w:tplc="40090003" w:tentative="1">
      <w:start w:val="1"/>
      <w:numFmt w:val="bullet"/>
      <w:lvlText w:val="o"/>
      <w:lvlJc w:val="left"/>
      <w:pPr>
        <w:ind w:left="1728" w:hanging="360"/>
      </w:pPr>
      <w:rPr>
        <w:rFonts w:ascii="Courier New" w:hAnsi="Courier New" w:cs="Courier New" w:hint="default"/>
      </w:rPr>
    </w:lvl>
    <w:lvl w:ilvl="2" w:tplc="40090005" w:tentative="1">
      <w:start w:val="1"/>
      <w:numFmt w:val="bullet"/>
      <w:lvlText w:val=""/>
      <w:lvlJc w:val="left"/>
      <w:pPr>
        <w:ind w:left="2448" w:hanging="360"/>
      </w:pPr>
      <w:rPr>
        <w:rFonts w:ascii="Wingdings" w:hAnsi="Wingdings" w:hint="default"/>
      </w:rPr>
    </w:lvl>
    <w:lvl w:ilvl="3" w:tplc="40090001" w:tentative="1">
      <w:start w:val="1"/>
      <w:numFmt w:val="bullet"/>
      <w:lvlText w:val=""/>
      <w:lvlJc w:val="left"/>
      <w:pPr>
        <w:ind w:left="3168" w:hanging="360"/>
      </w:pPr>
      <w:rPr>
        <w:rFonts w:ascii="Symbol" w:hAnsi="Symbol" w:hint="default"/>
      </w:rPr>
    </w:lvl>
    <w:lvl w:ilvl="4" w:tplc="40090003" w:tentative="1">
      <w:start w:val="1"/>
      <w:numFmt w:val="bullet"/>
      <w:lvlText w:val="o"/>
      <w:lvlJc w:val="left"/>
      <w:pPr>
        <w:ind w:left="3888" w:hanging="360"/>
      </w:pPr>
      <w:rPr>
        <w:rFonts w:ascii="Courier New" w:hAnsi="Courier New" w:cs="Courier New" w:hint="default"/>
      </w:rPr>
    </w:lvl>
    <w:lvl w:ilvl="5" w:tplc="40090005" w:tentative="1">
      <w:start w:val="1"/>
      <w:numFmt w:val="bullet"/>
      <w:lvlText w:val=""/>
      <w:lvlJc w:val="left"/>
      <w:pPr>
        <w:ind w:left="4608" w:hanging="360"/>
      </w:pPr>
      <w:rPr>
        <w:rFonts w:ascii="Wingdings" w:hAnsi="Wingdings" w:hint="default"/>
      </w:rPr>
    </w:lvl>
    <w:lvl w:ilvl="6" w:tplc="40090001" w:tentative="1">
      <w:start w:val="1"/>
      <w:numFmt w:val="bullet"/>
      <w:lvlText w:val=""/>
      <w:lvlJc w:val="left"/>
      <w:pPr>
        <w:ind w:left="5328" w:hanging="360"/>
      </w:pPr>
      <w:rPr>
        <w:rFonts w:ascii="Symbol" w:hAnsi="Symbol" w:hint="default"/>
      </w:rPr>
    </w:lvl>
    <w:lvl w:ilvl="7" w:tplc="40090003" w:tentative="1">
      <w:start w:val="1"/>
      <w:numFmt w:val="bullet"/>
      <w:lvlText w:val="o"/>
      <w:lvlJc w:val="left"/>
      <w:pPr>
        <w:ind w:left="6048" w:hanging="360"/>
      </w:pPr>
      <w:rPr>
        <w:rFonts w:ascii="Courier New" w:hAnsi="Courier New" w:cs="Courier New" w:hint="default"/>
      </w:rPr>
    </w:lvl>
    <w:lvl w:ilvl="8" w:tplc="40090005" w:tentative="1">
      <w:start w:val="1"/>
      <w:numFmt w:val="bullet"/>
      <w:lvlText w:val=""/>
      <w:lvlJc w:val="left"/>
      <w:pPr>
        <w:ind w:left="6768" w:hanging="360"/>
      </w:pPr>
      <w:rPr>
        <w:rFonts w:ascii="Wingdings" w:hAnsi="Wingdings" w:hint="default"/>
      </w:rPr>
    </w:lvl>
  </w:abstractNum>
  <w:abstractNum w:abstractNumId="18" w15:restartNumberingAfterBreak="0">
    <w:nsid w:val="4189603E"/>
    <w:multiLevelType w:val="multilevel"/>
    <w:tmpl w:val="B8BA5A98"/>
    <w:lvl w:ilvl="0">
      <w:start w:val="1"/>
      <w:numFmt w:val="upperRoman"/>
      <w:lvlText w:val="%1."/>
      <w:lvlJc w:val="center"/>
      <w:pPr>
        <w:tabs>
          <w:tab w:val="num" w:pos="1352"/>
        </w:tabs>
        <w:ind w:left="284" w:hanging="68"/>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8"/>
  </w:num>
  <w:num w:numId="5">
    <w:abstractNumId w:val="18"/>
  </w:num>
  <w:num w:numId="6">
    <w:abstractNumId w:val="18"/>
  </w:num>
  <w:num w:numId="7">
    <w:abstractNumId w:val="18"/>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7"/>
  </w:num>
  <w:num w:numId="26">
    <w:abstractNumId w:val="11"/>
  </w:num>
  <w:num w:numId="27">
    <w:abstractNumId w:val="18"/>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embedSystemFont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736"/>
    <w:rsid w:val="000014D7"/>
    <w:rsid w:val="00015C32"/>
    <w:rsid w:val="000205F0"/>
    <w:rsid w:val="00043B9E"/>
    <w:rsid w:val="0004781E"/>
    <w:rsid w:val="00063680"/>
    <w:rsid w:val="000719BF"/>
    <w:rsid w:val="0008042E"/>
    <w:rsid w:val="00080876"/>
    <w:rsid w:val="0008178E"/>
    <w:rsid w:val="00087227"/>
    <w:rsid w:val="0008758A"/>
    <w:rsid w:val="000932F0"/>
    <w:rsid w:val="000976B1"/>
    <w:rsid w:val="000A1227"/>
    <w:rsid w:val="000A2CF4"/>
    <w:rsid w:val="000A6840"/>
    <w:rsid w:val="000B3B4C"/>
    <w:rsid w:val="000C1E68"/>
    <w:rsid w:val="000C2DDB"/>
    <w:rsid w:val="000C3560"/>
    <w:rsid w:val="000C375B"/>
    <w:rsid w:val="000C58F6"/>
    <w:rsid w:val="000F4DAF"/>
    <w:rsid w:val="0010566B"/>
    <w:rsid w:val="001131BD"/>
    <w:rsid w:val="00117070"/>
    <w:rsid w:val="00126B2B"/>
    <w:rsid w:val="00134EB3"/>
    <w:rsid w:val="00141761"/>
    <w:rsid w:val="0015407F"/>
    <w:rsid w:val="001574D7"/>
    <w:rsid w:val="001639B2"/>
    <w:rsid w:val="0017485E"/>
    <w:rsid w:val="0018449C"/>
    <w:rsid w:val="0018466A"/>
    <w:rsid w:val="001917D1"/>
    <w:rsid w:val="001A2EFD"/>
    <w:rsid w:val="001A3B3D"/>
    <w:rsid w:val="001B4D69"/>
    <w:rsid w:val="001B67DC"/>
    <w:rsid w:val="001C5A03"/>
    <w:rsid w:val="001D7B8B"/>
    <w:rsid w:val="001E4A3C"/>
    <w:rsid w:val="001E6664"/>
    <w:rsid w:val="00205CED"/>
    <w:rsid w:val="00207F2D"/>
    <w:rsid w:val="002153B2"/>
    <w:rsid w:val="002254A9"/>
    <w:rsid w:val="002256ED"/>
    <w:rsid w:val="00233D97"/>
    <w:rsid w:val="002347A2"/>
    <w:rsid w:val="00234E4B"/>
    <w:rsid w:val="00243857"/>
    <w:rsid w:val="00261DD5"/>
    <w:rsid w:val="00267FCC"/>
    <w:rsid w:val="00270CEF"/>
    <w:rsid w:val="00283DA4"/>
    <w:rsid w:val="002850E3"/>
    <w:rsid w:val="0028530F"/>
    <w:rsid w:val="0028562A"/>
    <w:rsid w:val="00292922"/>
    <w:rsid w:val="002A0836"/>
    <w:rsid w:val="002A34C9"/>
    <w:rsid w:val="002A50B0"/>
    <w:rsid w:val="002A5E96"/>
    <w:rsid w:val="002B00C3"/>
    <w:rsid w:val="002B32B3"/>
    <w:rsid w:val="002C4EB6"/>
    <w:rsid w:val="002D1068"/>
    <w:rsid w:val="002D10C2"/>
    <w:rsid w:val="002D4B0A"/>
    <w:rsid w:val="002E1BF4"/>
    <w:rsid w:val="002E47C5"/>
    <w:rsid w:val="00330C79"/>
    <w:rsid w:val="00334807"/>
    <w:rsid w:val="00353910"/>
    <w:rsid w:val="00354FCF"/>
    <w:rsid w:val="00361C26"/>
    <w:rsid w:val="00363CB2"/>
    <w:rsid w:val="00363E72"/>
    <w:rsid w:val="0036404E"/>
    <w:rsid w:val="00371725"/>
    <w:rsid w:val="003720BE"/>
    <w:rsid w:val="00377068"/>
    <w:rsid w:val="00384249"/>
    <w:rsid w:val="00386C2B"/>
    <w:rsid w:val="003A19E2"/>
    <w:rsid w:val="003B207E"/>
    <w:rsid w:val="003B2B00"/>
    <w:rsid w:val="003B2B40"/>
    <w:rsid w:val="003B3A8A"/>
    <w:rsid w:val="003B4E04"/>
    <w:rsid w:val="003B537E"/>
    <w:rsid w:val="003B76C3"/>
    <w:rsid w:val="003D39F5"/>
    <w:rsid w:val="003D6434"/>
    <w:rsid w:val="003F1D3A"/>
    <w:rsid w:val="003F5A08"/>
    <w:rsid w:val="00420716"/>
    <w:rsid w:val="004229BE"/>
    <w:rsid w:val="00430949"/>
    <w:rsid w:val="00431FCE"/>
    <w:rsid w:val="004325FB"/>
    <w:rsid w:val="00441992"/>
    <w:rsid w:val="004420D3"/>
    <w:rsid w:val="004432BA"/>
    <w:rsid w:val="0044407E"/>
    <w:rsid w:val="00445006"/>
    <w:rsid w:val="00447B3B"/>
    <w:rsid w:val="00447BB9"/>
    <w:rsid w:val="00457E28"/>
    <w:rsid w:val="0046031D"/>
    <w:rsid w:val="00462986"/>
    <w:rsid w:val="00467CB6"/>
    <w:rsid w:val="00473AC9"/>
    <w:rsid w:val="00473D61"/>
    <w:rsid w:val="0047489E"/>
    <w:rsid w:val="004775EF"/>
    <w:rsid w:val="004A132A"/>
    <w:rsid w:val="004A369A"/>
    <w:rsid w:val="004A6E46"/>
    <w:rsid w:val="004C04BC"/>
    <w:rsid w:val="004C7C6F"/>
    <w:rsid w:val="004D5D25"/>
    <w:rsid w:val="004D72B5"/>
    <w:rsid w:val="004E7FC6"/>
    <w:rsid w:val="005029D1"/>
    <w:rsid w:val="00503FAA"/>
    <w:rsid w:val="00514C3B"/>
    <w:rsid w:val="00520428"/>
    <w:rsid w:val="005428C1"/>
    <w:rsid w:val="00551B7F"/>
    <w:rsid w:val="0055503D"/>
    <w:rsid w:val="00565B7D"/>
    <w:rsid w:val="0056610F"/>
    <w:rsid w:val="00575BCA"/>
    <w:rsid w:val="005B0344"/>
    <w:rsid w:val="005B520E"/>
    <w:rsid w:val="005B60C7"/>
    <w:rsid w:val="005C2EAE"/>
    <w:rsid w:val="005D1775"/>
    <w:rsid w:val="005D2A81"/>
    <w:rsid w:val="005D4984"/>
    <w:rsid w:val="005D6022"/>
    <w:rsid w:val="005D76F4"/>
    <w:rsid w:val="005E2800"/>
    <w:rsid w:val="005E56DA"/>
    <w:rsid w:val="005F0539"/>
    <w:rsid w:val="005F28B9"/>
    <w:rsid w:val="005F766A"/>
    <w:rsid w:val="00600575"/>
    <w:rsid w:val="0060200E"/>
    <w:rsid w:val="00605825"/>
    <w:rsid w:val="00611CD7"/>
    <w:rsid w:val="006242A0"/>
    <w:rsid w:val="006256EA"/>
    <w:rsid w:val="00625C6D"/>
    <w:rsid w:val="00633A10"/>
    <w:rsid w:val="00640E1E"/>
    <w:rsid w:val="00644EE7"/>
    <w:rsid w:val="00645D22"/>
    <w:rsid w:val="006518B6"/>
    <w:rsid w:val="00651A08"/>
    <w:rsid w:val="00653349"/>
    <w:rsid w:val="00654204"/>
    <w:rsid w:val="00656DEE"/>
    <w:rsid w:val="0066712F"/>
    <w:rsid w:val="00670434"/>
    <w:rsid w:val="006715E3"/>
    <w:rsid w:val="006809C7"/>
    <w:rsid w:val="006814F3"/>
    <w:rsid w:val="00683C0F"/>
    <w:rsid w:val="00692827"/>
    <w:rsid w:val="006943C3"/>
    <w:rsid w:val="006A2166"/>
    <w:rsid w:val="006A3452"/>
    <w:rsid w:val="006A3EB8"/>
    <w:rsid w:val="006A63CD"/>
    <w:rsid w:val="006B6B66"/>
    <w:rsid w:val="006D3E6B"/>
    <w:rsid w:val="006D4DA1"/>
    <w:rsid w:val="006E4FF0"/>
    <w:rsid w:val="006F043A"/>
    <w:rsid w:val="006F0F5B"/>
    <w:rsid w:val="006F6D3D"/>
    <w:rsid w:val="00700D86"/>
    <w:rsid w:val="00701355"/>
    <w:rsid w:val="00715BEA"/>
    <w:rsid w:val="007232AD"/>
    <w:rsid w:val="007234DC"/>
    <w:rsid w:val="00725EE8"/>
    <w:rsid w:val="00726AA6"/>
    <w:rsid w:val="007315AB"/>
    <w:rsid w:val="00733B1C"/>
    <w:rsid w:val="00737879"/>
    <w:rsid w:val="00740EEA"/>
    <w:rsid w:val="00741F7A"/>
    <w:rsid w:val="007428B1"/>
    <w:rsid w:val="007622C9"/>
    <w:rsid w:val="007656BD"/>
    <w:rsid w:val="00785296"/>
    <w:rsid w:val="00786E75"/>
    <w:rsid w:val="00793AE5"/>
    <w:rsid w:val="00794804"/>
    <w:rsid w:val="00797F38"/>
    <w:rsid w:val="007A3EC4"/>
    <w:rsid w:val="007B0151"/>
    <w:rsid w:val="007B33F1"/>
    <w:rsid w:val="007B5F55"/>
    <w:rsid w:val="007B6DDA"/>
    <w:rsid w:val="007C0308"/>
    <w:rsid w:val="007C2FF2"/>
    <w:rsid w:val="007C6F19"/>
    <w:rsid w:val="007D6232"/>
    <w:rsid w:val="007F1F99"/>
    <w:rsid w:val="007F3A41"/>
    <w:rsid w:val="007F4695"/>
    <w:rsid w:val="007F768F"/>
    <w:rsid w:val="00801CDE"/>
    <w:rsid w:val="008048A4"/>
    <w:rsid w:val="0080791D"/>
    <w:rsid w:val="00813C27"/>
    <w:rsid w:val="00823AC0"/>
    <w:rsid w:val="00824D33"/>
    <w:rsid w:val="008334DE"/>
    <w:rsid w:val="00836367"/>
    <w:rsid w:val="00845413"/>
    <w:rsid w:val="00846C9A"/>
    <w:rsid w:val="00857330"/>
    <w:rsid w:val="00870C49"/>
    <w:rsid w:val="00873603"/>
    <w:rsid w:val="00884190"/>
    <w:rsid w:val="00894612"/>
    <w:rsid w:val="008A2C7D"/>
    <w:rsid w:val="008B6353"/>
    <w:rsid w:val="008B6524"/>
    <w:rsid w:val="008C4B23"/>
    <w:rsid w:val="008E2E14"/>
    <w:rsid w:val="008E4E48"/>
    <w:rsid w:val="008F4E44"/>
    <w:rsid w:val="008F6E2C"/>
    <w:rsid w:val="0090736E"/>
    <w:rsid w:val="00911748"/>
    <w:rsid w:val="009159DB"/>
    <w:rsid w:val="00922952"/>
    <w:rsid w:val="00924BF8"/>
    <w:rsid w:val="009303D9"/>
    <w:rsid w:val="0093180A"/>
    <w:rsid w:val="00933C64"/>
    <w:rsid w:val="00943FB5"/>
    <w:rsid w:val="00946542"/>
    <w:rsid w:val="009500D2"/>
    <w:rsid w:val="00952A63"/>
    <w:rsid w:val="00961E9F"/>
    <w:rsid w:val="00966A15"/>
    <w:rsid w:val="0097114D"/>
    <w:rsid w:val="00972203"/>
    <w:rsid w:val="00982B56"/>
    <w:rsid w:val="00997E13"/>
    <w:rsid w:val="009B237A"/>
    <w:rsid w:val="009B5E9A"/>
    <w:rsid w:val="009C5DB2"/>
    <w:rsid w:val="009D1646"/>
    <w:rsid w:val="009D3A57"/>
    <w:rsid w:val="009D6E59"/>
    <w:rsid w:val="009F1D79"/>
    <w:rsid w:val="009F25C4"/>
    <w:rsid w:val="009F2B2B"/>
    <w:rsid w:val="009F4E03"/>
    <w:rsid w:val="009F7271"/>
    <w:rsid w:val="00A059B3"/>
    <w:rsid w:val="00A24252"/>
    <w:rsid w:val="00A271B8"/>
    <w:rsid w:val="00A27A2D"/>
    <w:rsid w:val="00A370CB"/>
    <w:rsid w:val="00A4781A"/>
    <w:rsid w:val="00A57088"/>
    <w:rsid w:val="00A60314"/>
    <w:rsid w:val="00A60838"/>
    <w:rsid w:val="00A64688"/>
    <w:rsid w:val="00A74A2E"/>
    <w:rsid w:val="00A76463"/>
    <w:rsid w:val="00A80903"/>
    <w:rsid w:val="00A817E4"/>
    <w:rsid w:val="00A934CF"/>
    <w:rsid w:val="00A96A99"/>
    <w:rsid w:val="00AB197F"/>
    <w:rsid w:val="00AB6E53"/>
    <w:rsid w:val="00AD5B96"/>
    <w:rsid w:val="00AD6370"/>
    <w:rsid w:val="00AD7D71"/>
    <w:rsid w:val="00AE3409"/>
    <w:rsid w:val="00AE3439"/>
    <w:rsid w:val="00AF5AB6"/>
    <w:rsid w:val="00B01669"/>
    <w:rsid w:val="00B0288C"/>
    <w:rsid w:val="00B11A60"/>
    <w:rsid w:val="00B13D6C"/>
    <w:rsid w:val="00B22613"/>
    <w:rsid w:val="00B250D8"/>
    <w:rsid w:val="00B44A76"/>
    <w:rsid w:val="00B44C9E"/>
    <w:rsid w:val="00B452E3"/>
    <w:rsid w:val="00B54527"/>
    <w:rsid w:val="00B671B4"/>
    <w:rsid w:val="00B71A6A"/>
    <w:rsid w:val="00B768D1"/>
    <w:rsid w:val="00B85E2D"/>
    <w:rsid w:val="00BA1025"/>
    <w:rsid w:val="00BA6E0A"/>
    <w:rsid w:val="00BB06E8"/>
    <w:rsid w:val="00BB2B89"/>
    <w:rsid w:val="00BC3420"/>
    <w:rsid w:val="00BC4F82"/>
    <w:rsid w:val="00BC5B64"/>
    <w:rsid w:val="00BC614F"/>
    <w:rsid w:val="00BD3679"/>
    <w:rsid w:val="00BD670B"/>
    <w:rsid w:val="00BE350A"/>
    <w:rsid w:val="00BE7D3C"/>
    <w:rsid w:val="00BF5FF6"/>
    <w:rsid w:val="00BF7D66"/>
    <w:rsid w:val="00C0207F"/>
    <w:rsid w:val="00C1094D"/>
    <w:rsid w:val="00C11516"/>
    <w:rsid w:val="00C16117"/>
    <w:rsid w:val="00C205D4"/>
    <w:rsid w:val="00C23CB9"/>
    <w:rsid w:val="00C2710B"/>
    <w:rsid w:val="00C3075A"/>
    <w:rsid w:val="00C449CD"/>
    <w:rsid w:val="00C53AE4"/>
    <w:rsid w:val="00C55002"/>
    <w:rsid w:val="00C7529D"/>
    <w:rsid w:val="00C827FC"/>
    <w:rsid w:val="00C82C85"/>
    <w:rsid w:val="00C919A4"/>
    <w:rsid w:val="00C94980"/>
    <w:rsid w:val="00C94C79"/>
    <w:rsid w:val="00C968CA"/>
    <w:rsid w:val="00CA08A1"/>
    <w:rsid w:val="00CA4392"/>
    <w:rsid w:val="00CA7278"/>
    <w:rsid w:val="00CB3157"/>
    <w:rsid w:val="00CB4A45"/>
    <w:rsid w:val="00CC393F"/>
    <w:rsid w:val="00CC6848"/>
    <w:rsid w:val="00CD17BB"/>
    <w:rsid w:val="00CE08DF"/>
    <w:rsid w:val="00CE4A1B"/>
    <w:rsid w:val="00D029A7"/>
    <w:rsid w:val="00D05DAB"/>
    <w:rsid w:val="00D2176E"/>
    <w:rsid w:val="00D22167"/>
    <w:rsid w:val="00D42EC3"/>
    <w:rsid w:val="00D535C4"/>
    <w:rsid w:val="00D632BE"/>
    <w:rsid w:val="00D6687F"/>
    <w:rsid w:val="00D72D06"/>
    <w:rsid w:val="00D7522C"/>
    <w:rsid w:val="00D7536F"/>
    <w:rsid w:val="00D76668"/>
    <w:rsid w:val="00D77C37"/>
    <w:rsid w:val="00D80CEB"/>
    <w:rsid w:val="00D83675"/>
    <w:rsid w:val="00D85E2C"/>
    <w:rsid w:val="00D863DB"/>
    <w:rsid w:val="00D9773D"/>
    <w:rsid w:val="00DA235A"/>
    <w:rsid w:val="00DC2A69"/>
    <w:rsid w:val="00DC5A55"/>
    <w:rsid w:val="00DC65C9"/>
    <w:rsid w:val="00DD16BB"/>
    <w:rsid w:val="00DD4453"/>
    <w:rsid w:val="00DE2F85"/>
    <w:rsid w:val="00DE660E"/>
    <w:rsid w:val="00DF035F"/>
    <w:rsid w:val="00DF21BD"/>
    <w:rsid w:val="00DF31FC"/>
    <w:rsid w:val="00E01250"/>
    <w:rsid w:val="00E04944"/>
    <w:rsid w:val="00E063B9"/>
    <w:rsid w:val="00E07383"/>
    <w:rsid w:val="00E165BC"/>
    <w:rsid w:val="00E227D8"/>
    <w:rsid w:val="00E24CB4"/>
    <w:rsid w:val="00E440DD"/>
    <w:rsid w:val="00E45466"/>
    <w:rsid w:val="00E56AF8"/>
    <w:rsid w:val="00E61E12"/>
    <w:rsid w:val="00E62F15"/>
    <w:rsid w:val="00E722F9"/>
    <w:rsid w:val="00E7596C"/>
    <w:rsid w:val="00E77F0C"/>
    <w:rsid w:val="00E878F2"/>
    <w:rsid w:val="00E92C7F"/>
    <w:rsid w:val="00EA517E"/>
    <w:rsid w:val="00EB0ECB"/>
    <w:rsid w:val="00EB4DD0"/>
    <w:rsid w:val="00EC2B14"/>
    <w:rsid w:val="00EC432A"/>
    <w:rsid w:val="00ED0149"/>
    <w:rsid w:val="00ED4403"/>
    <w:rsid w:val="00EE35F1"/>
    <w:rsid w:val="00EF28A3"/>
    <w:rsid w:val="00EF4B06"/>
    <w:rsid w:val="00EF7DE3"/>
    <w:rsid w:val="00F03103"/>
    <w:rsid w:val="00F07E88"/>
    <w:rsid w:val="00F271DE"/>
    <w:rsid w:val="00F32F27"/>
    <w:rsid w:val="00F604AA"/>
    <w:rsid w:val="00F627DA"/>
    <w:rsid w:val="00F647FF"/>
    <w:rsid w:val="00F7288F"/>
    <w:rsid w:val="00F75263"/>
    <w:rsid w:val="00F80E3A"/>
    <w:rsid w:val="00F847A6"/>
    <w:rsid w:val="00F90261"/>
    <w:rsid w:val="00F9441B"/>
    <w:rsid w:val="00FA4C32"/>
    <w:rsid w:val="00FB30F6"/>
    <w:rsid w:val="00FD1A7E"/>
    <w:rsid w:val="00FD2D1F"/>
    <w:rsid w:val="00FE3547"/>
    <w:rsid w:val="00FE6C66"/>
    <w:rsid w:val="00FE7114"/>
    <w:rsid w:val="00FE7927"/>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27E1E7"/>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tabs>
        <w:tab w:val="left" w:pos="216"/>
      </w:tabs>
      <w:spacing w:before="160" w:after="80"/>
      <w:outlineLvl w:val="0"/>
    </w:pPr>
    <w:rPr>
      <w:smallCaps/>
      <w:noProof/>
    </w:rPr>
  </w:style>
  <w:style w:type="paragraph" w:styleId="Heading2">
    <w:name w:val="heading 2"/>
    <w:basedOn w:val="Normal"/>
    <w:next w:val="Normal"/>
    <w:qFormat/>
    <w:rsid w:val="00ED0149"/>
    <w:pPr>
      <w:keepNext/>
      <w:keepLines/>
      <w:spacing w:before="120" w:after="60"/>
      <w:jc w:val="left"/>
      <w:outlineLvl w:val="1"/>
    </w:pPr>
    <w:rPr>
      <w:i/>
      <w:iCs/>
      <w:noProof/>
    </w:rPr>
  </w:style>
  <w:style w:type="paragraph" w:styleId="Heading3">
    <w:name w:val="heading 3"/>
    <w:basedOn w:val="Normal"/>
    <w:next w:val="Normal"/>
    <w:qFormat/>
    <w:rsid w:val="00794804"/>
    <w:pPr>
      <w:spacing w:line="240" w:lineRule="exact"/>
      <w:jc w:val="both"/>
      <w:outlineLvl w:val="2"/>
    </w:pPr>
    <w:rPr>
      <w:i/>
      <w:iCs/>
      <w:noProof/>
    </w:rPr>
  </w:style>
  <w:style w:type="paragraph" w:styleId="Heading4">
    <w:name w:val="heading 4"/>
    <w:basedOn w:val="Normal"/>
    <w:next w:val="Normal"/>
    <w:qFormat/>
    <w:rsid w:val="00794804"/>
    <w:pPr>
      <w:tabs>
        <w:tab w:val="left"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BB06E8"/>
    <w:pPr>
      <w:spacing w:after="200"/>
    </w:pPr>
    <w:rPr>
      <w:i/>
      <w:iCs/>
      <w:color w:val="44546A" w:themeColor="text2"/>
      <w:sz w:val="18"/>
      <w:szCs w:val="18"/>
    </w:rPr>
  </w:style>
  <w:style w:type="character" w:styleId="Hyperlink">
    <w:name w:val="Hyperlink"/>
    <w:basedOn w:val="DefaultParagraphFont"/>
    <w:rsid w:val="00CA08A1"/>
    <w:rPr>
      <w:color w:val="0563C1" w:themeColor="hyperlink"/>
      <w:u w:val="single"/>
    </w:rPr>
  </w:style>
  <w:style w:type="character" w:styleId="UnresolvedMention">
    <w:name w:val="Unresolved Mention"/>
    <w:basedOn w:val="DefaultParagraphFont"/>
    <w:uiPriority w:val="99"/>
    <w:semiHidden/>
    <w:unhideWhenUsed/>
    <w:rsid w:val="00CA08A1"/>
    <w:rPr>
      <w:color w:val="605E5C"/>
      <w:shd w:val="clear" w:color="auto" w:fill="E1DFDD"/>
    </w:rPr>
  </w:style>
  <w:style w:type="paragraph" w:styleId="ListParagraph">
    <w:name w:val="List Paragraph"/>
    <w:basedOn w:val="Normal"/>
    <w:uiPriority w:val="34"/>
    <w:qFormat/>
    <w:rsid w:val="002D4B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0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F6C6AF-A706-4E49-AF4B-F81649B69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7830</Words>
  <Characters>4463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ik Das (IN)</cp:lastModifiedBy>
  <cp:revision>5</cp:revision>
  <cp:lastPrinted>2023-05-25T11:06:00Z</cp:lastPrinted>
  <dcterms:created xsi:type="dcterms:W3CDTF">2023-05-25T11:06:00Z</dcterms:created>
  <dcterms:modified xsi:type="dcterms:W3CDTF">2023-05-25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16th-edition</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plus</vt:lpwstr>
  </property>
  <property fmtid="{D5CDD505-2E9C-101B-9397-08002B2CF9AE}" pid="21" name="Mendeley Recent Style Name 9_1">
    <vt:lpwstr>SpringerPlus</vt:lpwstr>
  </property>
  <property fmtid="{D5CDD505-2E9C-101B-9397-08002B2CF9AE}" pid="22" name="Mendeley Document_1">
    <vt:lpwstr>True</vt:lpwstr>
  </property>
  <property fmtid="{D5CDD505-2E9C-101B-9397-08002B2CF9AE}" pid="23" name="Mendeley Unique User Id_1">
    <vt:lpwstr>23cca3b9-2b44-3146-9be8-bd6e5525c064</vt:lpwstr>
  </property>
  <property fmtid="{D5CDD505-2E9C-101B-9397-08002B2CF9AE}" pid="24" name="Mendeley Citation Style_1">
    <vt:lpwstr>http://www.zotero.org/styles/ieee</vt:lpwstr>
  </property>
</Properties>
</file>